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C045DF">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C045DF">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C045DF">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45DF" w:rsidRPr="00594561" w:rsidRDefault="00C045DF"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C045DF" w:rsidRPr="00594561" w:rsidRDefault="00C045DF"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246EFB">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6017947"/>
      <w:r>
        <w:t>Experimental Case Study</w:t>
      </w:r>
      <w:bookmarkEnd w:id="8"/>
    </w:p>
    <w:p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9" w:name="_Toc536017948"/>
      <w:r>
        <w:t>Description of Test Structure</w:t>
      </w:r>
      <w:bookmarkEnd w:id="9"/>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0" w:name="_Toc536017949"/>
      <w:r>
        <w:t>Phase 1 Testing</w:t>
      </w:r>
      <w:bookmarkEnd w:id="10"/>
    </w:p>
    <w:p w:rsidR="00607728" w:rsidRDefault="00607728" w:rsidP="002B361B">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C045DF" w:rsidRDefault="00C045DF"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2" w:name="_Toc536017950"/>
      <w:r>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PCB Model 393A03)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6">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134EF19"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moment releases were assigned to barrier beam elements at locations corresponding to joints, the model achieved close agreement with experimental results. </w:t>
      </w:r>
    </w:p>
    <w:p w:rsidR="002E3D38" w:rsidRDefault="002E3D38" w:rsidP="002E3D38">
      <w:pPr>
        <w:pStyle w:val="Heading5"/>
      </w:pPr>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4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C045DF" w:rsidRDefault="00C045DF"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C045DF" w:rsidRDefault="00C045DF"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4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C045DF" w:rsidRDefault="00C045DF"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C045DF" w:rsidRDefault="00C045DF"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4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C045DF" w:rsidRDefault="00C045DF"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C045DF" w:rsidRDefault="00C045DF"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C045DF" w:rsidRDefault="00C045DF"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C045DF" w:rsidRDefault="00C045DF"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1"/>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2"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3"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C045DF" w:rsidRDefault="00C045DF"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C045DF" w:rsidRDefault="00C045DF"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3"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C045DF" w:rsidRDefault="00C045DF"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C045DF" w:rsidRDefault="00C045DF"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3"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C045DF" w:rsidRDefault="00C045DF"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C045DF" w:rsidRDefault="00C045DF"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4"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C045DF" w:rsidRDefault="00C045DF"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C045DF" w:rsidRDefault="00C045DF"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5"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w:t>
      </w:r>
      <w:r w:rsidR="00A6570A">
        <w:t xml:space="preserve"> Full c</w:t>
      </w:r>
      <w:r w:rsidR="00A6570A">
        <w:t xml:space="preserve">omposite action </w:t>
      </w:r>
      <w:proofErr w:type="gramStart"/>
      <w:r w:rsidR="00A6570A">
        <w:t>was</w:t>
      </w:r>
      <w:r w:rsidR="00A6570A">
        <w:t xml:space="preserve"> </w:t>
      </w:r>
      <w:r w:rsidR="00A6570A">
        <w:t xml:space="preserve"> assumed</w:t>
      </w:r>
      <w:proofErr w:type="gramEnd"/>
      <w:r w:rsidR="00A6570A">
        <w:t xml:space="preserve"> and </w:t>
      </w:r>
      <w:r w:rsidR="00A6570A">
        <w:t>enforced by using rigid link</w:t>
      </w:r>
      <w:r w:rsidR="00A6570A">
        <w:t>s</w:t>
      </w:r>
      <w:r w:rsidR="00A6570A">
        <w:t xml:space="preserve"> to connect the girder nodes to the deck nodes. </w:t>
      </w:r>
      <w:r w:rsidR="00DF4811">
        <w:t xml:space="preserve"> The image below shows a cross-section of the model and the reduction of 3D bridge elements to plate, beam and link elements.</w:t>
      </w:r>
    </w:p>
    <w:p w:rsidR="00DF4811" w:rsidRDefault="00C92061" w:rsidP="000A28B8">
      <w:r>
        <w:rPr>
          <w:noProof/>
        </w:rPr>
        <w:drawing>
          <wp:inline distT="0" distB="0" distL="0" distR="0" wp14:anchorId="6D11AF9D" wp14:editId="0B923B2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86400" cy="3284855"/>
                    </a:xfrm>
                    <a:prstGeom prst="rect">
                      <a:avLst/>
                    </a:prstGeom>
                  </pic:spPr>
                </pic:pic>
              </a:graphicData>
            </a:graphic>
          </wp:inline>
        </w:drawing>
      </w:r>
    </w:p>
    <w:p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t>
      </w:r>
      <w:r w:rsidR="00DF4811">
        <w:lastRenderedPageBreak/>
        <w:t xml:space="preserve">which was attached to the </w:t>
      </w:r>
      <w:r w:rsidR="00A6570A">
        <w:t>cross-girder</w:t>
      </w:r>
      <w:r w:rsidR="00DF4811">
        <w:t xml:space="preserve"> element nodes with a rigid link.  </w:t>
      </w:r>
      <w:r w:rsidR="00D86F55">
        <w:t xml:space="preserve">The following table summarizes the boundary conditions </w:t>
      </w:r>
      <w:r w:rsidR="00DF4811">
        <w:t>applied to the</w:t>
      </w:r>
      <w:r w:rsidR="00D667A7">
        <w:t xml:space="preserve"> cross </w:t>
      </w:r>
      <w:proofErr w:type="gramStart"/>
      <w:r w:rsidR="00D667A7">
        <w:t>girders</w:t>
      </w:r>
      <w:r w:rsidR="00DF4811">
        <w:t xml:space="preserve"> </w:t>
      </w:r>
      <w:r w:rsidR="00D86F55">
        <w:t>.</w:t>
      </w:r>
      <w:proofErr w:type="gramEnd"/>
      <w:r w:rsidR="00D86F55">
        <w:t xml:space="preserve"> </w:t>
      </w:r>
      <w:r w:rsidR="00F92BD0">
        <w:t xml:space="preserve">Spring stiffness </w:t>
      </w:r>
      <w:r w:rsidR="009B3923">
        <w:t>was</w:t>
      </w:r>
      <w:r w:rsidR="00F92BD0">
        <w:t xml:space="preserve"> 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rsidTr="00C045DF">
        <w:trPr>
          <w:trHeight w:val="216"/>
          <w:jc w:val="center"/>
        </w:trPr>
        <w:tc>
          <w:tcPr>
            <w:tcW w:w="1524" w:type="dxa"/>
            <w:vAlign w:val="bottom"/>
          </w:tcPr>
          <w:p w:rsidR="00F92BD0" w:rsidRDefault="00F92BD0" w:rsidP="00F92BD0">
            <w:pPr>
              <w:pStyle w:val="squish"/>
              <w:jc w:val="right"/>
            </w:pPr>
          </w:p>
        </w:tc>
        <w:tc>
          <w:tcPr>
            <w:tcW w:w="466" w:type="dxa"/>
            <w:vAlign w:val="bottom"/>
          </w:tcPr>
          <w:p w:rsidR="00F92BD0" w:rsidRDefault="00F92BD0" w:rsidP="00F92BD0">
            <w:pPr>
              <w:pStyle w:val="squish"/>
              <w:jc w:val="right"/>
            </w:pPr>
            <w:r>
              <w:t>DX</w:t>
            </w:r>
          </w:p>
        </w:tc>
        <w:tc>
          <w:tcPr>
            <w:tcW w:w="459" w:type="dxa"/>
            <w:vAlign w:val="bottom"/>
          </w:tcPr>
          <w:p w:rsidR="00F92BD0" w:rsidRDefault="00F92BD0" w:rsidP="00F92BD0">
            <w:pPr>
              <w:pStyle w:val="squish"/>
              <w:jc w:val="right"/>
            </w:pPr>
            <w:r>
              <w:t>DY</w:t>
            </w:r>
          </w:p>
        </w:tc>
        <w:tc>
          <w:tcPr>
            <w:tcW w:w="455" w:type="dxa"/>
            <w:vAlign w:val="bottom"/>
          </w:tcPr>
          <w:p w:rsidR="00F92BD0" w:rsidRDefault="00F92BD0" w:rsidP="00F92BD0">
            <w:pPr>
              <w:pStyle w:val="squish"/>
              <w:jc w:val="right"/>
            </w:pPr>
            <w:r>
              <w:t>DZ</w:t>
            </w:r>
          </w:p>
        </w:tc>
        <w:tc>
          <w:tcPr>
            <w:tcW w:w="450" w:type="dxa"/>
            <w:vAlign w:val="bottom"/>
          </w:tcPr>
          <w:p w:rsidR="00F92BD0" w:rsidRDefault="00F92BD0" w:rsidP="00F92BD0">
            <w:pPr>
              <w:pStyle w:val="squish"/>
              <w:jc w:val="right"/>
            </w:pPr>
            <w:r>
              <w:t>RX</w:t>
            </w:r>
          </w:p>
        </w:tc>
        <w:tc>
          <w:tcPr>
            <w:tcW w:w="443" w:type="dxa"/>
            <w:vAlign w:val="bottom"/>
          </w:tcPr>
          <w:p w:rsidR="00F92BD0" w:rsidRDefault="00F92BD0" w:rsidP="00F92BD0">
            <w:pPr>
              <w:pStyle w:val="squish"/>
              <w:jc w:val="right"/>
            </w:pPr>
            <w:r>
              <w:t>RY</w:t>
            </w:r>
          </w:p>
        </w:tc>
        <w:tc>
          <w:tcPr>
            <w:tcW w:w="439" w:type="dxa"/>
            <w:vAlign w:val="bottom"/>
          </w:tcPr>
          <w:p w:rsidR="00F92BD0" w:rsidRDefault="00F92BD0" w:rsidP="00F92BD0">
            <w:pPr>
              <w:pStyle w:val="squish"/>
              <w:jc w:val="right"/>
            </w:pPr>
            <w:r>
              <w:t>RZ</w:t>
            </w:r>
          </w:p>
        </w:tc>
        <w:tc>
          <w:tcPr>
            <w:tcW w:w="3437" w:type="dxa"/>
            <w:vMerge w:val="restart"/>
            <w:vAlign w:val="bottom"/>
          </w:tcPr>
          <w:p w:rsidR="00F92BD0" w:rsidRDefault="00F92BD0" w:rsidP="00F92BD0">
            <w:pPr>
              <w:pStyle w:val="squish"/>
              <w:jc w:val="right"/>
            </w:pPr>
            <w:r>
              <w:rPr>
                <w:noProof/>
              </w:rPr>
              <w:drawing>
                <wp:inline distT="0" distB="0" distL="0" distR="0" wp14:anchorId="6D4B3292" wp14:editId="78E00B63">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rsidTr="00C045DF">
        <w:trPr>
          <w:trHeight w:val="216"/>
          <w:jc w:val="center"/>
        </w:trPr>
        <w:tc>
          <w:tcPr>
            <w:tcW w:w="1524" w:type="dxa"/>
            <w:vAlign w:val="bottom"/>
          </w:tcPr>
          <w:p w:rsidR="00F92BD0" w:rsidRDefault="00F92BD0" w:rsidP="00F92BD0">
            <w:pPr>
              <w:pStyle w:val="squish"/>
              <w:jc w:val="right"/>
            </w:pPr>
            <w:r>
              <w:t>@ East Piers</w:t>
            </w:r>
          </w:p>
        </w:tc>
        <w:tc>
          <w:tcPr>
            <w:tcW w:w="466" w:type="dxa"/>
            <w:vAlign w:val="bottom"/>
          </w:tcPr>
          <w:p w:rsidR="00F92BD0" w:rsidRDefault="00F92BD0" w:rsidP="00F92BD0">
            <w:pPr>
              <w:pStyle w:val="squish"/>
              <w:jc w:val="right"/>
            </w:pPr>
            <w:r>
              <w:t>F</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1524" w:type="dxa"/>
            <w:vAlign w:val="bottom"/>
          </w:tcPr>
          <w:p w:rsidR="00F92BD0" w:rsidRDefault="00F92BD0" w:rsidP="00F92BD0">
            <w:pPr>
              <w:pStyle w:val="squish"/>
              <w:jc w:val="right"/>
            </w:pPr>
            <w:r>
              <w:t>@ West Piers</w:t>
            </w:r>
          </w:p>
        </w:tc>
        <w:tc>
          <w:tcPr>
            <w:tcW w:w="466" w:type="dxa"/>
            <w:vAlign w:val="bottom"/>
          </w:tcPr>
          <w:p w:rsidR="00F92BD0" w:rsidRDefault="00F92BD0" w:rsidP="00F92BD0">
            <w:pPr>
              <w:pStyle w:val="squish"/>
              <w:jc w:val="right"/>
            </w:pPr>
            <w:r>
              <w:t>R</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4236" w:type="dxa"/>
            <w:gridSpan w:val="7"/>
            <w:vAlign w:val="center"/>
          </w:tcPr>
          <w:p w:rsidR="00F92BD0" w:rsidRDefault="00F92BD0" w:rsidP="00C045DF">
            <w:pPr>
              <w:pStyle w:val="squish"/>
              <w:jc w:val="right"/>
            </w:pPr>
            <w:r>
              <w:t>F – fixed; R – released; S - spring</w:t>
            </w:r>
          </w:p>
        </w:tc>
        <w:tc>
          <w:tcPr>
            <w:tcW w:w="3437" w:type="dxa"/>
            <w:vMerge/>
            <w:vAlign w:val="bottom"/>
          </w:tcPr>
          <w:p w:rsidR="00F92BD0" w:rsidRDefault="00F92BD0" w:rsidP="00F92BD0">
            <w:pPr>
              <w:pStyle w:val="squish"/>
              <w:jc w:val="right"/>
            </w:pPr>
          </w:p>
        </w:tc>
      </w:tr>
    </w:tbl>
    <w:p w:rsidR="00D86F55" w:rsidRDefault="00F348DF" w:rsidP="00F348DF">
      <w:pPr>
        <w:pStyle w:val="Heading5"/>
      </w:pPr>
      <w:r>
        <w:t>Bearings and Pedestals</w:t>
      </w:r>
    </w:p>
    <w:p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182439" w:rsidRDefault="001F5A19" w:rsidP="001F5A19">
      <w:pPr>
        <w:jc w:val="center"/>
      </w:pPr>
      <w:r>
        <w:rPr>
          <w:noProof/>
        </w:rPr>
        <w:drawing>
          <wp:inline distT="0" distB="0" distL="0" distR="0" wp14:anchorId="55326FA5" wp14:editId="0AF1E429">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5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0F5CAAD2" wp14:editId="7111E632">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78648" cy="3200400"/>
                    </a:xfrm>
                    <a:prstGeom prst="rect">
                      <a:avLst/>
                    </a:prstGeom>
                  </pic:spPr>
                </pic:pic>
              </a:graphicData>
            </a:graphic>
          </wp:inline>
        </w:drawing>
      </w:r>
    </w:p>
    <w:p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w:t>
      </w:r>
      <w:r w:rsidR="005D220A">
        <w:lastRenderedPageBreak/>
        <w:t xml:space="preserve">motion of the stringers while maintaining vertical rigidity and transverse stability. </w:t>
      </w:r>
      <w:r>
        <w:t>For 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rsidR="00370CB2" w:rsidRDefault="00370CB2" w:rsidP="009A3F94">
      <w:pPr>
        <w:pStyle w:val="Heading5"/>
      </w:pPr>
      <w:r>
        <w:t>Model Validation</w:t>
      </w:r>
    </w:p>
    <w:p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w:t>
      </w:r>
      <w:r w:rsidR="000B0AB5">
        <w:t>manually calibrated</w:t>
      </w:r>
      <w:r w:rsidR="00386F51">
        <w:t xml:space="preserve"> using the mode shapes and frequencies obtained as part of operational monitoring. </w:t>
      </w:r>
      <w:r w:rsidR="00EE339C">
        <w:t xml:space="preserve">The initial model agreed reasonably well with the experimental mode shapes and frequencies but for the first mode, the model </w:t>
      </w:r>
      <w:r w:rsidR="000B0AB5">
        <w:t>failed</w:t>
      </w:r>
      <w:r w:rsidR="00EE339C">
        <w:t xml:space="preserve">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9B3923" w:rsidTr="009B3923">
        <w:tc>
          <w:tcPr>
            <w:tcW w:w="4536" w:type="dxa"/>
            <w:vAlign w:val="center"/>
          </w:tcPr>
          <w:p w:rsidR="009B3923" w:rsidRDefault="009B3923" w:rsidP="009B3923">
            <w:pPr>
              <w:pStyle w:val="squish"/>
              <w:jc w:val="center"/>
            </w:pPr>
            <w:r>
              <w:t>Experimental</w:t>
            </w:r>
          </w:p>
          <w:p w:rsidR="009B3923" w:rsidRDefault="009B3923" w:rsidP="009B3923">
            <w:pPr>
              <w:pStyle w:val="squish"/>
              <w:jc w:val="center"/>
            </w:pPr>
            <w:r w:rsidRPr="000B0AB5">
              <w:drawing>
                <wp:inline distT="0" distB="0" distL="0" distR="0" wp14:anchorId="0134608B" wp14:editId="5168692C">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8"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rsidR="009B3923" w:rsidRDefault="009B3923" w:rsidP="009B3923">
            <w:pPr>
              <w:pStyle w:val="squish"/>
              <w:jc w:val="center"/>
            </w:pPr>
            <w:r>
              <w:t>FEM (uncalibrated)</w:t>
            </w:r>
            <w:r>
              <w:rPr>
                <w:noProof/>
              </w:rPr>
              <w:t xml:space="preserve"> </w:t>
            </w:r>
            <w:r>
              <w:rPr>
                <w:noProof/>
              </w:rPr>
              <w:drawing>
                <wp:inline distT="0" distB="0" distL="0" distR="0" wp14:anchorId="69A2F207" wp14:editId="2B2BE703">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60"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rsidR="009B3923" w:rsidRDefault="009B3923" w:rsidP="00FB333E"/>
    <w:p w:rsidR="00386F51" w:rsidRDefault="00386F51" w:rsidP="00386F51">
      <w:r>
        <w:t xml:space="preserve">The following </w:t>
      </w:r>
      <w:r>
        <w:t>model parameters</w:t>
      </w:r>
      <w:r>
        <w:t xml:space="preserve"> were addressed as part of the calibration process</w:t>
      </w:r>
      <w:r>
        <w:t>:</w:t>
      </w:r>
    </w:p>
    <w:p w:rsidR="00386F51" w:rsidRDefault="00386F51" w:rsidP="00386F51">
      <w:pPr>
        <w:pStyle w:val="ListParagraph"/>
        <w:numPr>
          <w:ilvl w:val="0"/>
          <w:numId w:val="9"/>
        </w:numPr>
      </w:pPr>
      <w:r>
        <w:lastRenderedPageBreak/>
        <w:t>S</w:t>
      </w:r>
      <w:r>
        <w:t>tiffness</w:t>
      </w:r>
      <w:r>
        <w:t xml:space="preserve"> of i</w:t>
      </w:r>
      <w:r>
        <w:t>nterior barriers</w:t>
      </w:r>
      <w:r>
        <w:t xml:space="preserve"> (modulus of elasticity) </w:t>
      </w:r>
      <w:r>
        <w:t xml:space="preserve"> </w:t>
      </w:r>
    </w:p>
    <w:p w:rsidR="00386F51" w:rsidRDefault="00386F51" w:rsidP="00386F51">
      <w:pPr>
        <w:pStyle w:val="ListParagraph"/>
        <w:numPr>
          <w:ilvl w:val="0"/>
          <w:numId w:val="9"/>
        </w:numPr>
      </w:pPr>
      <w:r>
        <w:t>Material density of i</w:t>
      </w:r>
      <w:r>
        <w:t xml:space="preserve">nterior barriers </w:t>
      </w:r>
    </w:p>
    <w:p w:rsidR="00386F51" w:rsidRDefault="00386F51" w:rsidP="00386F51">
      <w:pPr>
        <w:pStyle w:val="ListParagraph"/>
        <w:numPr>
          <w:ilvl w:val="0"/>
          <w:numId w:val="9"/>
        </w:numPr>
      </w:pPr>
      <w:r>
        <w:t>Material density of e</w:t>
      </w:r>
      <w:r>
        <w:t xml:space="preserve">xterior barriers </w:t>
      </w:r>
    </w:p>
    <w:p w:rsidR="00386F51" w:rsidRDefault="00386F51" w:rsidP="00386F51">
      <w:pPr>
        <w:pStyle w:val="ListParagraph"/>
        <w:numPr>
          <w:ilvl w:val="0"/>
          <w:numId w:val="9"/>
        </w:numPr>
      </w:pPr>
      <w:r>
        <w:t>C</w:t>
      </w:r>
      <w:r>
        <w:t>ontinuity</w:t>
      </w:r>
      <w:r w:rsidR="00EE339C">
        <w:t xml:space="preserve"> of</w:t>
      </w:r>
      <w:r>
        <w:t xml:space="preserve"> </w:t>
      </w:r>
      <w:r>
        <w:t>e</w:t>
      </w:r>
      <w:r>
        <w:t>xterior barrier</w:t>
      </w:r>
      <w:r>
        <w:t>s</w:t>
      </w:r>
      <w:r>
        <w:t xml:space="preserve"> over continuous support</w:t>
      </w:r>
    </w:p>
    <w:p w:rsidR="00386F51" w:rsidRDefault="00386F51" w:rsidP="00133681">
      <w:pPr>
        <w:pStyle w:val="ListParagraph"/>
        <w:numPr>
          <w:ilvl w:val="0"/>
          <w:numId w:val="9"/>
        </w:numPr>
      </w:pPr>
      <w:r>
        <w:t>T</w:t>
      </w:r>
      <w:r>
        <w:t>ransverse stiffness</w:t>
      </w:r>
      <w:r>
        <w:t xml:space="preserve"> of s</w:t>
      </w:r>
      <w:r>
        <w:t>tringer elastomeric bearing</w:t>
      </w:r>
      <w:r>
        <w:t>s</w:t>
      </w:r>
      <w:r>
        <w:t xml:space="preserve"> (spring-damper element</w:t>
      </w:r>
      <w:r>
        <w:t>s</w:t>
      </w:r>
      <w:r>
        <w:t xml:space="preserve">) </w:t>
      </w:r>
    </w:p>
    <w:p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the continuous support were represented by releasing the corresponding elements’ moment and shear in all directions. </w:t>
      </w:r>
    </w:p>
    <w:p w:rsidR="001012A8" w:rsidRDefault="001012A8" w:rsidP="001012A8">
      <w:r>
        <w:t>The values of the adjusted parameters as well as a few other key parameters are summarized below.</w:t>
      </w:r>
    </w:p>
    <w:tbl>
      <w:tblPr>
        <w:tblStyle w:val="TableGrid"/>
        <w:tblW w:w="0" w:type="auto"/>
        <w:jc w:val="center"/>
        <w:tblLook w:val="04A0" w:firstRow="1" w:lastRow="0" w:firstColumn="1" w:lastColumn="0" w:noHBand="0" w:noVBand="1"/>
      </w:tblPr>
      <w:tblGrid>
        <w:gridCol w:w="3767"/>
        <w:gridCol w:w="1199"/>
        <w:gridCol w:w="1137"/>
        <w:gridCol w:w="814"/>
      </w:tblGrid>
      <w:tr w:rsidR="001012A8" w:rsidTr="00A60A6A">
        <w:trPr>
          <w:jc w:val="center"/>
        </w:trPr>
        <w:tc>
          <w:tcPr>
            <w:tcW w:w="3767" w:type="dxa"/>
          </w:tcPr>
          <w:p w:rsidR="001012A8" w:rsidRDefault="001012A8" w:rsidP="00FB333E"/>
        </w:tc>
        <w:tc>
          <w:tcPr>
            <w:tcW w:w="1199" w:type="dxa"/>
            <w:vAlign w:val="center"/>
          </w:tcPr>
          <w:p w:rsidR="001012A8" w:rsidRPr="00770168" w:rsidRDefault="001012A8" w:rsidP="00770168">
            <w:pPr>
              <w:pStyle w:val="squish"/>
              <w:jc w:val="center"/>
            </w:pPr>
            <w:r w:rsidRPr="00770168">
              <w:t>Initial Values</w:t>
            </w:r>
          </w:p>
        </w:tc>
        <w:tc>
          <w:tcPr>
            <w:tcW w:w="1137" w:type="dxa"/>
            <w:vAlign w:val="center"/>
          </w:tcPr>
          <w:p w:rsidR="001012A8" w:rsidRPr="00770168" w:rsidRDefault="001012A8" w:rsidP="00770168">
            <w:pPr>
              <w:pStyle w:val="squish"/>
              <w:jc w:val="center"/>
            </w:pPr>
            <w:r w:rsidRPr="00770168">
              <w:t>Calibrated Values</w:t>
            </w:r>
          </w:p>
        </w:tc>
        <w:tc>
          <w:tcPr>
            <w:tcW w:w="814" w:type="dxa"/>
            <w:vAlign w:val="center"/>
          </w:tcPr>
          <w:p w:rsidR="001012A8" w:rsidRPr="00770168" w:rsidRDefault="0037603E" w:rsidP="00770168">
            <w:pPr>
              <w:pStyle w:val="squish"/>
              <w:jc w:val="center"/>
            </w:pPr>
            <w:r w:rsidRPr="00770168">
              <w:t>units</w:t>
            </w:r>
          </w:p>
        </w:tc>
      </w:tr>
      <w:tr w:rsidR="0037603E" w:rsidTr="00A60A6A">
        <w:trPr>
          <w:jc w:val="center"/>
        </w:trPr>
        <w:tc>
          <w:tcPr>
            <w:tcW w:w="3767" w:type="dxa"/>
            <w:vAlign w:val="bottom"/>
          </w:tcPr>
          <w:p w:rsidR="0037603E" w:rsidRDefault="0037603E" w:rsidP="0037603E">
            <w:pPr>
              <w:pStyle w:val="squish"/>
            </w:pPr>
            <w:r>
              <w:t>E of In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5</w:t>
            </w:r>
            <w:r w:rsidR="00A60A6A">
              <w:t>.0</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In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 of ex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3982736</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Ex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lastomeric bearing transvers stiffness</w:t>
            </w:r>
          </w:p>
        </w:tc>
        <w:tc>
          <w:tcPr>
            <w:tcW w:w="1199" w:type="dxa"/>
            <w:vAlign w:val="center"/>
          </w:tcPr>
          <w:p w:rsidR="0037603E" w:rsidRDefault="0037603E" w:rsidP="00A60A6A">
            <w:pPr>
              <w:pStyle w:val="squish"/>
              <w:jc w:val="center"/>
            </w:pPr>
            <w:r>
              <w:t>1E+09</w:t>
            </w:r>
          </w:p>
        </w:tc>
        <w:tc>
          <w:tcPr>
            <w:tcW w:w="1137" w:type="dxa"/>
            <w:vAlign w:val="center"/>
          </w:tcPr>
          <w:p w:rsidR="0037603E" w:rsidRDefault="0037603E" w:rsidP="00A60A6A">
            <w:pPr>
              <w:pStyle w:val="squish"/>
              <w:jc w:val="center"/>
            </w:pPr>
            <w:r>
              <w:t>1E+08</w:t>
            </w:r>
          </w:p>
        </w:tc>
        <w:tc>
          <w:tcPr>
            <w:tcW w:w="814" w:type="dxa"/>
            <w:vAlign w:val="center"/>
          </w:tcPr>
          <w:p w:rsidR="0037603E" w:rsidRDefault="0037603E" w:rsidP="00A60A6A">
            <w:pPr>
              <w:pStyle w:val="squish"/>
              <w:jc w:val="center"/>
            </w:pPr>
            <w:proofErr w:type="spellStart"/>
            <w:r>
              <w:t>lb</w:t>
            </w:r>
            <w:proofErr w:type="spellEnd"/>
            <w:r>
              <w:t>/in</w:t>
            </w:r>
          </w:p>
        </w:tc>
      </w:tr>
      <w:tr w:rsidR="00A60A6A" w:rsidTr="00A60A6A">
        <w:trPr>
          <w:jc w:val="center"/>
        </w:trPr>
        <w:tc>
          <w:tcPr>
            <w:tcW w:w="3767" w:type="dxa"/>
            <w:vAlign w:val="bottom"/>
          </w:tcPr>
          <w:p w:rsidR="00A60A6A" w:rsidRDefault="00A60A6A" w:rsidP="00A60A6A">
            <w:pPr>
              <w:pStyle w:val="squish"/>
            </w:pPr>
            <w:r>
              <w:t>E of deck concrete</w:t>
            </w:r>
          </w:p>
        </w:tc>
        <w:tc>
          <w:tcPr>
            <w:tcW w:w="1199" w:type="dxa"/>
            <w:vAlign w:val="center"/>
          </w:tcPr>
          <w:p w:rsidR="00A60A6A" w:rsidRDefault="00A60A6A" w:rsidP="00A60A6A">
            <w:pPr>
              <w:pStyle w:val="squish"/>
              <w:jc w:val="center"/>
            </w:pPr>
            <w:r>
              <w:t>4490369</w:t>
            </w:r>
          </w:p>
        </w:tc>
        <w:tc>
          <w:tcPr>
            <w:tcW w:w="1137" w:type="dxa"/>
            <w:vAlign w:val="center"/>
          </w:tcPr>
          <w:p w:rsidR="00A60A6A" w:rsidRDefault="00A60A6A" w:rsidP="00A60A6A">
            <w:pPr>
              <w:pStyle w:val="squish"/>
              <w:jc w:val="center"/>
            </w:pPr>
            <w:r>
              <w:t>4490369</w:t>
            </w:r>
          </w:p>
        </w:tc>
        <w:tc>
          <w:tcPr>
            <w:tcW w:w="814" w:type="dxa"/>
            <w:vAlign w:val="center"/>
          </w:tcPr>
          <w:p w:rsidR="00A60A6A" w:rsidRDefault="00A60A6A" w:rsidP="00A60A6A">
            <w:pPr>
              <w:pStyle w:val="squish"/>
              <w:jc w:val="center"/>
            </w:pPr>
            <w:proofErr w:type="spellStart"/>
            <w:r>
              <w:t>lb</w:t>
            </w:r>
            <w:proofErr w:type="spellEnd"/>
            <w:r>
              <w:t>/in</w:t>
            </w:r>
            <w:r w:rsidRPr="0037603E">
              <w:rPr>
                <w:vertAlign w:val="superscript"/>
              </w:rPr>
              <w:t>2</w:t>
            </w:r>
          </w:p>
        </w:tc>
      </w:tr>
    </w:tbl>
    <w:p w:rsidR="00EF6BE0" w:rsidRDefault="00BF4640" w:rsidP="00FB333E">
      <w:r>
        <w:t xml:space="preserve">The natural frequencies of the </w:t>
      </w:r>
      <w:r w:rsidR="00A60A6A">
        <w:t xml:space="preserve">calibrated </w:t>
      </w:r>
      <w:r>
        <w:t xml:space="preserve">model are compared in the table below. As can be seen this revision yielded a model in close agreement with experimental data and can therefore be considered a reasonable digital representation of the structure. </w:t>
      </w:r>
      <w:r w:rsidR="00A60A6A">
        <w:t xml:space="preserve">There were several experimental modes that the model did not obtain. However, these modes </w:t>
      </w:r>
      <w:r w:rsidR="000B0AB5">
        <w:t>were nearly identical to other modes and differ only in the relative phase of the two sides of the bridge.</w:t>
      </w:r>
      <w:r w:rsidR="009B3923">
        <w:t xml:space="preserve"> Plots of experimental and FEM mode shapes can be found in the appendix.</w:t>
      </w:r>
    </w:p>
    <w:p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sidR="00E33E2E">
        <w:rPr>
          <w:noProof/>
        </w:rPr>
        <w:t>1</w:t>
      </w:r>
      <w:r w:rsidR="00C045DF">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60A6A" w:rsidTr="009B3923">
        <w:trPr>
          <w:jc w:val="center"/>
        </w:trPr>
        <w:tc>
          <w:tcPr>
            <w:tcW w:w="1128" w:type="dxa"/>
          </w:tcPr>
          <w:p w:rsidR="00A60A6A" w:rsidRDefault="00A60A6A" w:rsidP="009B78B3">
            <w:pPr>
              <w:pStyle w:val="squish"/>
            </w:pPr>
          </w:p>
        </w:tc>
        <w:tc>
          <w:tcPr>
            <w:tcW w:w="716" w:type="dxa"/>
            <w:vAlign w:val="center"/>
          </w:tcPr>
          <w:p w:rsidR="00A60A6A" w:rsidRDefault="00A60A6A" w:rsidP="00A60A6A">
            <w:pPr>
              <w:pStyle w:val="squish"/>
              <w:jc w:val="center"/>
            </w:pPr>
            <w:r>
              <w:t>Exp.</w:t>
            </w:r>
          </w:p>
        </w:tc>
        <w:tc>
          <w:tcPr>
            <w:tcW w:w="723" w:type="dxa"/>
            <w:tcBorders>
              <w:right w:val="single" w:sz="12" w:space="0" w:color="auto"/>
            </w:tcBorders>
            <w:vAlign w:val="center"/>
          </w:tcPr>
          <w:p w:rsidR="00A60A6A" w:rsidRDefault="00A60A6A" w:rsidP="00A60A6A">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rsidR="00A60A6A" w:rsidRDefault="00A60A6A" w:rsidP="00A60A6A">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rsidR="00A60A6A" w:rsidRDefault="00A60A6A" w:rsidP="00A60A6A">
            <w:pPr>
              <w:pStyle w:val="squish"/>
              <w:jc w:val="center"/>
            </w:pPr>
            <w:r>
              <w:t>% diff</w:t>
            </w:r>
          </w:p>
        </w:tc>
      </w:tr>
      <w:tr w:rsidR="009B3923" w:rsidTr="009B3923">
        <w:trPr>
          <w:jc w:val="center"/>
        </w:trPr>
        <w:tc>
          <w:tcPr>
            <w:tcW w:w="1128" w:type="dxa"/>
          </w:tcPr>
          <w:p w:rsidR="009B3923" w:rsidRDefault="009B3923" w:rsidP="009B3923">
            <w:pPr>
              <w:pStyle w:val="squish"/>
            </w:pPr>
            <w:r>
              <w:t>Mode 1</w:t>
            </w:r>
          </w:p>
        </w:tc>
        <w:tc>
          <w:tcPr>
            <w:tcW w:w="716" w:type="dxa"/>
            <w:vAlign w:val="bottom"/>
          </w:tcPr>
          <w:p w:rsidR="009B3923" w:rsidRDefault="009B3923" w:rsidP="009B3923">
            <w:pPr>
              <w:pStyle w:val="squish"/>
              <w:jc w:val="center"/>
            </w:pPr>
            <w:r>
              <w:t>2.00</w:t>
            </w:r>
          </w:p>
        </w:tc>
        <w:tc>
          <w:tcPr>
            <w:tcW w:w="723" w:type="dxa"/>
            <w:tcBorders>
              <w:right w:val="single" w:sz="12" w:space="0" w:color="auto"/>
            </w:tcBorders>
            <w:vAlign w:val="center"/>
          </w:tcPr>
          <w:p w:rsidR="009B3923" w:rsidRDefault="009B3923" w:rsidP="009B3923">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2</w:t>
            </w:r>
          </w:p>
        </w:tc>
        <w:tc>
          <w:tcPr>
            <w:tcW w:w="716" w:type="dxa"/>
            <w:vAlign w:val="bottom"/>
          </w:tcPr>
          <w:p w:rsidR="009B3923" w:rsidRDefault="009B3923" w:rsidP="009B3923">
            <w:pPr>
              <w:pStyle w:val="squish"/>
              <w:jc w:val="center"/>
            </w:pPr>
            <w:r>
              <w:t>2.03</w:t>
            </w:r>
          </w:p>
        </w:tc>
        <w:tc>
          <w:tcPr>
            <w:tcW w:w="723" w:type="dxa"/>
            <w:tcBorders>
              <w:right w:val="single" w:sz="12" w:space="0" w:color="auto"/>
            </w:tcBorders>
            <w:vAlign w:val="center"/>
          </w:tcPr>
          <w:p w:rsidR="009B3923" w:rsidRDefault="009B3923" w:rsidP="009B3923">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lastRenderedPageBreak/>
              <w:t>Mode 3</w:t>
            </w:r>
          </w:p>
        </w:tc>
        <w:tc>
          <w:tcPr>
            <w:tcW w:w="716" w:type="dxa"/>
            <w:vAlign w:val="bottom"/>
          </w:tcPr>
          <w:p w:rsidR="009B3923" w:rsidRDefault="009B3923" w:rsidP="009B3923">
            <w:pPr>
              <w:pStyle w:val="squish"/>
              <w:jc w:val="center"/>
            </w:pPr>
            <w:r>
              <w:t>2.10</w:t>
            </w:r>
          </w:p>
        </w:tc>
        <w:tc>
          <w:tcPr>
            <w:tcW w:w="723" w:type="dxa"/>
            <w:tcBorders>
              <w:right w:val="single" w:sz="12" w:space="0" w:color="auto"/>
            </w:tcBorders>
            <w:vAlign w:val="center"/>
          </w:tcPr>
          <w:p w:rsidR="009B3923" w:rsidRDefault="009B3923" w:rsidP="009B3923">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2.7%</w:t>
            </w:r>
          </w:p>
        </w:tc>
      </w:tr>
      <w:tr w:rsidR="009B3923" w:rsidTr="009B3923">
        <w:trPr>
          <w:jc w:val="center"/>
        </w:trPr>
        <w:tc>
          <w:tcPr>
            <w:tcW w:w="1128" w:type="dxa"/>
          </w:tcPr>
          <w:p w:rsidR="009B3923" w:rsidRDefault="009B3923" w:rsidP="009B3923">
            <w:pPr>
              <w:pStyle w:val="squish"/>
            </w:pPr>
            <w:r>
              <w:t>Mode 4</w:t>
            </w:r>
          </w:p>
        </w:tc>
        <w:tc>
          <w:tcPr>
            <w:tcW w:w="716" w:type="dxa"/>
            <w:vAlign w:val="bottom"/>
          </w:tcPr>
          <w:p w:rsidR="009B3923" w:rsidRDefault="009B3923" w:rsidP="009B3923">
            <w:pPr>
              <w:pStyle w:val="squish"/>
              <w:jc w:val="center"/>
            </w:pPr>
            <w:r>
              <w:t>2.44</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5.4%</w:t>
            </w:r>
          </w:p>
        </w:tc>
      </w:tr>
      <w:tr w:rsidR="009B3923" w:rsidTr="009B3923">
        <w:trPr>
          <w:jc w:val="center"/>
        </w:trPr>
        <w:tc>
          <w:tcPr>
            <w:tcW w:w="1128" w:type="dxa"/>
          </w:tcPr>
          <w:p w:rsidR="009B3923" w:rsidRDefault="009B3923" w:rsidP="009B3923">
            <w:pPr>
              <w:pStyle w:val="squish"/>
            </w:pPr>
            <w:r>
              <w:t>Mode 5</w:t>
            </w:r>
          </w:p>
        </w:tc>
        <w:tc>
          <w:tcPr>
            <w:tcW w:w="716" w:type="dxa"/>
            <w:vAlign w:val="bottom"/>
          </w:tcPr>
          <w:p w:rsidR="009B3923" w:rsidRDefault="009B3923" w:rsidP="009B3923">
            <w:pPr>
              <w:pStyle w:val="squish"/>
              <w:jc w:val="center"/>
            </w:pPr>
            <w:r>
              <w:t>2.51</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6</w:t>
            </w:r>
          </w:p>
        </w:tc>
        <w:tc>
          <w:tcPr>
            <w:tcW w:w="716" w:type="dxa"/>
            <w:vAlign w:val="bottom"/>
          </w:tcPr>
          <w:p w:rsidR="009B3923" w:rsidRDefault="009B3923" w:rsidP="009B3923">
            <w:pPr>
              <w:pStyle w:val="squish"/>
              <w:jc w:val="center"/>
            </w:pPr>
            <w:r>
              <w:t>2.54</w:t>
            </w:r>
          </w:p>
        </w:tc>
        <w:tc>
          <w:tcPr>
            <w:tcW w:w="723" w:type="dxa"/>
            <w:tcBorders>
              <w:right w:val="single" w:sz="12" w:space="0" w:color="auto"/>
            </w:tcBorders>
            <w:vAlign w:val="center"/>
          </w:tcPr>
          <w:p w:rsidR="009B3923" w:rsidRDefault="009B3923" w:rsidP="009B3923">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6%</w:t>
            </w:r>
          </w:p>
        </w:tc>
      </w:tr>
      <w:tr w:rsidR="009B3923" w:rsidTr="009B3923">
        <w:trPr>
          <w:jc w:val="center"/>
        </w:trPr>
        <w:tc>
          <w:tcPr>
            <w:tcW w:w="1128" w:type="dxa"/>
          </w:tcPr>
          <w:p w:rsidR="009B3923" w:rsidRDefault="009B3923" w:rsidP="009B3923">
            <w:pPr>
              <w:pStyle w:val="squish"/>
            </w:pPr>
            <w:r>
              <w:t>Mode 7</w:t>
            </w:r>
          </w:p>
        </w:tc>
        <w:tc>
          <w:tcPr>
            <w:tcW w:w="716" w:type="dxa"/>
            <w:vAlign w:val="bottom"/>
          </w:tcPr>
          <w:p w:rsidR="009B3923" w:rsidRDefault="009B3923" w:rsidP="009B3923">
            <w:pPr>
              <w:pStyle w:val="squish"/>
              <w:jc w:val="center"/>
            </w:pPr>
            <w:r>
              <w:t>2.83</w:t>
            </w:r>
          </w:p>
        </w:tc>
        <w:tc>
          <w:tcPr>
            <w:tcW w:w="723" w:type="dxa"/>
            <w:tcBorders>
              <w:right w:val="single" w:sz="12" w:space="0" w:color="auto"/>
            </w:tcBorders>
            <w:vAlign w:val="center"/>
          </w:tcPr>
          <w:p w:rsidR="009B3923" w:rsidRDefault="009B3923" w:rsidP="009B3923">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4.3%</w:t>
            </w:r>
          </w:p>
        </w:tc>
      </w:tr>
      <w:tr w:rsidR="009B3923" w:rsidTr="009B3923">
        <w:trPr>
          <w:jc w:val="center"/>
        </w:trPr>
        <w:tc>
          <w:tcPr>
            <w:tcW w:w="1128" w:type="dxa"/>
          </w:tcPr>
          <w:p w:rsidR="009B3923" w:rsidRDefault="009B3923" w:rsidP="009B3923">
            <w:pPr>
              <w:pStyle w:val="squish"/>
            </w:pPr>
            <w:r>
              <w:t>Mode 8</w:t>
            </w:r>
          </w:p>
        </w:tc>
        <w:tc>
          <w:tcPr>
            <w:tcW w:w="716" w:type="dxa"/>
            <w:vAlign w:val="bottom"/>
          </w:tcPr>
          <w:p w:rsidR="009B3923" w:rsidRDefault="009B3923" w:rsidP="009B3923">
            <w:pPr>
              <w:pStyle w:val="squish"/>
              <w:jc w:val="center"/>
            </w:pPr>
            <w:r>
              <w:t>2.93</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9</w:t>
            </w:r>
          </w:p>
        </w:tc>
        <w:tc>
          <w:tcPr>
            <w:tcW w:w="716" w:type="dxa"/>
            <w:vAlign w:val="bottom"/>
          </w:tcPr>
          <w:p w:rsidR="009B3923" w:rsidRDefault="009B3923" w:rsidP="009B3923">
            <w:pPr>
              <w:pStyle w:val="squish"/>
              <w:jc w:val="center"/>
            </w:pPr>
            <w:r>
              <w:t>3.20</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7.7%</w:t>
            </w:r>
          </w:p>
        </w:tc>
      </w:tr>
      <w:tr w:rsidR="009B3923" w:rsidTr="009B3923">
        <w:trPr>
          <w:jc w:val="center"/>
        </w:trPr>
        <w:tc>
          <w:tcPr>
            <w:tcW w:w="1128" w:type="dxa"/>
          </w:tcPr>
          <w:p w:rsidR="009B3923" w:rsidRDefault="009B3923" w:rsidP="009B3923">
            <w:pPr>
              <w:pStyle w:val="squish"/>
            </w:pPr>
            <w:r>
              <w:t>Mode 10</w:t>
            </w:r>
          </w:p>
        </w:tc>
        <w:tc>
          <w:tcPr>
            <w:tcW w:w="716" w:type="dxa"/>
            <w:vAlign w:val="bottom"/>
          </w:tcPr>
          <w:p w:rsidR="009B3923" w:rsidRDefault="009B3923" w:rsidP="009B3923">
            <w:pPr>
              <w:pStyle w:val="squish"/>
              <w:jc w:val="center"/>
            </w:pPr>
            <w:r>
              <w:t>3.34</w:t>
            </w:r>
          </w:p>
        </w:tc>
        <w:tc>
          <w:tcPr>
            <w:tcW w:w="723" w:type="dxa"/>
            <w:tcBorders>
              <w:right w:val="single" w:sz="12" w:space="0" w:color="auto"/>
            </w:tcBorders>
            <w:vAlign w:val="center"/>
          </w:tcPr>
          <w:p w:rsidR="009B3923" w:rsidRDefault="009B3923" w:rsidP="009B3923">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11</w:t>
            </w:r>
          </w:p>
        </w:tc>
        <w:tc>
          <w:tcPr>
            <w:tcW w:w="716" w:type="dxa"/>
            <w:vAlign w:val="bottom"/>
          </w:tcPr>
          <w:p w:rsidR="009B3923" w:rsidRDefault="009B3923" w:rsidP="009B3923">
            <w:pPr>
              <w:pStyle w:val="squish"/>
              <w:jc w:val="center"/>
            </w:pPr>
            <w:r>
              <w:t>3.52</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3.8%</w:t>
            </w:r>
          </w:p>
        </w:tc>
      </w:tr>
      <w:tr w:rsidR="009B3923" w:rsidTr="009B3923">
        <w:trPr>
          <w:jc w:val="center"/>
        </w:trPr>
        <w:tc>
          <w:tcPr>
            <w:tcW w:w="1128" w:type="dxa"/>
          </w:tcPr>
          <w:p w:rsidR="009B3923" w:rsidRDefault="009B3923" w:rsidP="009B3923">
            <w:pPr>
              <w:pStyle w:val="squish"/>
            </w:pPr>
            <w:r>
              <w:t>Mode 12</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4.0%</w:t>
            </w:r>
          </w:p>
        </w:tc>
      </w:tr>
      <w:tr w:rsidR="009B3923" w:rsidTr="009B3923">
        <w:trPr>
          <w:jc w:val="center"/>
        </w:trPr>
        <w:tc>
          <w:tcPr>
            <w:tcW w:w="1128" w:type="dxa"/>
          </w:tcPr>
          <w:p w:rsidR="009B3923" w:rsidRDefault="009B3923" w:rsidP="009B3923">
            <w:pPr>
              <w:pStyle w:val="squish"/>
            </w:pPr>
            <w:r>
              <w:t>Mode 13</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rsidR="009B3923" w:rsidRDefault="009B3923" w:rsidP="009B3923">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rsidR="009B3923" w:rsidRDefault="009B3923" w:rsidP="009B3923">
            <w:pPr>
              <w:pStyle w:val="squish"/>
              <w:jc w:val="center"/>
            </w:pPr>
            <w:r>
              <w:t>14.2%</w:t>
            </w:r>
          </w:p>
        </w:tc>
      </w:tr>
    </w:tbl>
    <w:p w:rsidR="00BF4640" w:rsidRDefault="00BF4640" w:rsidP="00FB333E"/>
    <w:p w:rsidR="009A3F94" w:rsidRPr="009A3F94" w:rsidRDefault="009A3F94" w:rsidP="009A3F94">
      <w:pPr>
        <w:pStyle w:val="Heading5"/>
      </w:pPr>
      <w:r>
        <w:t>Refined Load Rating</w:t>
      </w:r>
    </w:p>
    <w:p w:rsidR="009B3923" w:rsidRDefault="000900B9" w:rsidP="000A28B8">
      <w:r>
        <w:t xml:space="preserve">The calibrated model </w:t>
      </w:r>
      <w:r w:rsidR="00CF14A4">
        <w:t>was</w:t>
      </w:r>
      <w:r>
        <w:t xml:space="preserve"> used to assess the impact of observed dyn</w:t>
      </w:r>
      <w:r w:rsidR="00916750">
        <w:t>amics on the bridge’s ability to carry load and its continued performance</w:t>
      </w:r>
      <w:r w:rsidR="009B3923">
        <w:t xml:space="preserve"> by computing refined load ratings </w:t>
      </w:r>
      <w:r w:rsidR="00B702F7">
        <w:t>of the stringers</w:t>
      </w:r>
      <w:r w:rsidR="001D67B1">
        <w:t xml:space="preserve"> </w:t>
      </w:r>
      <w:r w:rsidR="004C1CCB">
        <w:t>(</w:t>
      </w:r>
      <w:r w:rsidR="001D67B1">
        <w:t>positive flexure</w:t>
      </w:r>
      <w:r w:rsidR="004C1CCB">
        <w:t>)</w:t>
      </w:r>
      <w:r w:rsidR="00B702F7">
        <w:t xml:space="preserve"> </w:t>
      </w:r>
      <w:r w:rsidR="009B3923">
        <w:t xml:space="preserve">using the procedures provided in the </w:t>
      </w:r>
      <w:r w:rsidR="009B3923" w:rsidRPr="009B3923">
        <w:rPr>
          <w:i/>
        </w:rPr>
        <w:t>Manual for Bridge Evaluation</w:t>
      </w:r>
      <w:r w:rsidR="00241D2A">
        <w:rPr>
          <w:i/>
        </w:rPr>
        <w:t xml:space="preserve"> </w:t>
      </w:r>
      <w:r w:rsidR="00241D2A" w:rsidRPr="00241D2A">
        <w:t>(MBE)</w:t>
      </w:r>
      <w:r w:rsidR="00241D2A">
        <w:rPr>
          <w:i/>
        </w:rPr>
        <w:t xml:space="preserve"> </w:t>
      </w:r>
      <w:r w:rsidR="00241D2A">
        <w:rPr>
          <w:i/>
        </w:rPr>
        <w:fldChar w:fldCharType="begin"/>
      </w:r>
      <w:r w:rsidR="00241D2A">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sidR="00241D2A">
        <w:rPr>
          <w:i/>
        </w:rPr>
        <w:fldChar w:fldCharType="separate"/>
      </w:r>
      <w:r w:rsidR="00241D2A" w:rsidRPr="00241D2A">
        <w:rPr>
          <w:rFonts w:ascii="Calibri" w:hAnsi="Calibri" w:cs="Calibri"/>
        </w:rPr>
        <w:t>(AASHTO, 2018)</w:t>
      </w:r>
      <w:r w:rsidR="00241D2A">
        <w:rPr>
          <w:i/>
        </w:rPr>
        <w:fldChar w:fldCharType="end"/>
      </w:r>
      <w:r w:rsidR="009B3923">
        <w:t xml:space="preserve">. </w:t>
      </w:r>
    </w:p>
    <w:p w:rsidR="00E33E2E" w:rsidRDefault="00166DBE" w:rsidP="000A28B8">
      <w:r>
        <w:t>Member capacity was computed using the equations provided in the LRFD standard specifications</w:t>
      </w:r>
      <w:r w:rsidR="00E33E2E">
        <w:t xml:space="preserve"> </w:t>
      </w:r>
      <w:r w:rsidR="00E33E2E">
        <w:fldChar w:fldCharType="begin"/>
      </w:r>
      <w:r w:rsidR="00E33E2E">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rsidR="00E33E2E">
        <w:fldChar w:fldCharType="separate"/>
      </w:r>
      <w:r w:rsidR="00E33E2E" w:rsidRPr="00E33E2E">
        <w:rPr>
          <w:rFonts w:ascii="Calibri" w:hAnsi="Calibri" w:cs="Calibri"/>
        </w:rPr>
        <w:t>(AASHTO, 2014)</w:t>
      </w:r>
      <w:r w:rsidR="00E33E2E">
        <w:fldChar w:fldCharType="end"/>
      </w:r>
      <w:r w:rsidR="00A379F4">
        <w:t>. The nominal moment capacity of the composite section was used for the positive moment region rating (0.4X span length)</w:t>
      </w:r>
      <w:r w:rsidR="004C1CCB">
        <w:t xml:space="preserve">. </w:t>
      </w:r>
      <w:r>
        <w:t>Dead load, superimposed dead load, and live load demands were computed using the FE model. Live loads were applied according to the AASHTO HL-93 live load model.</w:t>
      </w:r>
      <w:r w:rsidR="00E33E2E">
        <w:t xml:space="preserve"> </w:t>
      </w:r>
      <w:r w:rsidR="00E33E2E">
        <w:t>The recommended impact factor of 1.33 was used as well as the measured value of 1.75.</w:t>
      </w:r>
      <w:r w:rsidR="00E33E2E">
        <w:t xml:space="preserve"> A more extensive description of rating through refined analysis is provided in the </w:t>
      </w:r>
      <w:r w:rsidR="00A6570A" w:rsidRPr="00A6570A">
        <w:rPr>
          <w:b/>
        </w:rPr>
        <w:t>appendix</w:t>
      </w:r>
      <w:r w:rsidR="00E33E2E">
        <w:t>.</w:t>
      </w:r>
    </w:p>
    <w:p w:rsidR="00E33E2E" w:rsidRDefault="00E33E2E" w:rsidP="00E33E2E">
      <w:pPr>
        <w:pStyle w:val="Caption"/>
        <w:keepNext/>
      </w:pPr>
      <w:r>
        <w:t xml:space="preserve">Table </w:t>
      </w:r>
      <w:fldSimple w:instr=" SEQ Table \* ARABIC ">
        <w:r>
          <w:rPr>
            <w:noProof/>
          </w:rPr>
          <w:t>2</w:t>
        </w:r>
      </w:fldSimple>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4C1CCB" w:rsidTr="00E33E2E">
        <w:trPr>
          <w:jc w:val="center"/>
        </w:trPr>
        <w:tc>
          <w:tcPr>
            <w:tcW w:w="1055" w:type="dxa"/>
          </w:tcPr>
          <w:p w:rsidR="004C1CCB" w:rsidRDefault="004C1CCB" w:rsidP="00E33E2E">
            <w:pPr>
              <w:pStyle w:val="squish"/>
            </w:pPr>
          </w:p>
        </w:tc>
        <w:tc>
          <w:tcPr>
            <w:tcW w:w="2327" w:type="dxa"/>
            <w:gridSpan w:val="2"/>
          </w:tcPr>
          <w:p w:rsidR="004C1CCB" w:rsidRDefault="004C1CCB" w:rsidP="00E33E2E">
            <w:pPr>
              <w:pStyle w:val="squish"/>
              <w:jc w:val="center"/>
            </w:pPr>
            <w:r>
              <w:t>IM = 0.33</w:t>
            </w:r>
          </w:p>
        </w:tc>
        <w:tc>
          <w:tcPr>
            <w:tcW w:w="2327" w:type="dxa"/>
            <w:gridSpan w:val="2"/>
          </w:tcPr>
          <w:p w:rsidR="004C1CCB" w:rsidRDefault="004C1CCB" w:rsidP="00E33E2E">
            <w:pPr>
              <w:pStyle w:val="squish"/>
              <w:jc w:val="center"/>
            </w:pPr>
            <w:r>
              <w:t>IM = 0.75</w:t>
            </w:r>
          </w:p>
        </w:tc>
      </w:tr>
      <w:tr w:rsidR="004C1CCB" w:rsidTr="00E33E2E">
        <w:trPr>
          <w:jc w:val="center"/>
        </w:trPr>
        <w:tc>
          <w:tcPr>
            <w:tcW w:w="1055" w:type="dxa"/>
          </w:tcPr>
          <w:p w:rsidR="004C1CCB" w:rsidRDefault="004C1CCB" w:rsidP="00E33E2E">
            <w:pPr>
              <w:pStyle w:val="squish"/>
            </w:pP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r>
      <w:tr w:rsidR="004C1CCB" w:rsidTr="00E33E2E">
        <w:trPr>
          <w:jc w:val="center"/>
        </w:trPr>
        <w:tc>
          <w:tcPr>
            <w:tcW w:w="1055" w:type="dxa"/>
          </w:tcPr>
          <w:p w:rsidR="004C1CCB" w:rsidRDefault="004C1CCB" w:rsidP="00E33E2E">
            <w:pPr>
              <w:pStyle w:val="squish"/>
            </w:pPr>
            <w:r>
              <w:t>Girder 4</w:t>
            </w:r>
          </w:p>
        </w:tc>
        <w:tc>
          <w:tcPr>
            <w:tcW w:w="1201" w:type="dxa"/>
          </w:tcPr>
          <w:p w:rsidR="004C1CCB" w:rsidRDefault="004C1CCB" w:rsidP="00E33E2E">
            <w:pPr>
              <w:pStyle w:val="squish"/>
              <w:jc w:val="center"/>
            </w:pPr>
            <w:r>
              <w:t>1.60</w:t>
            </w:r>
          </w:p>
        </w:tc>
        <w:tc>
          <w:tcPr>
            <w:tcW w:w="1126" w:type="dxa"/>
          </w:tcPr>
          <w:p w:rsidR="004C1CCB" w:rsidRDefault="004C1CCB" w:rsidP="00E33E2E">
            <w:pPr>
              <w:pStyle w:val="squish"/>
              <w:jc w:val="center"/>
            </w:pPr>
            <w:r>
              <w:t>1.73</w:t>
            </w:r>
          </w:p>
        </w:tc>
        <w:tc>
          <w:tcPr>
            <w:tcW w:w="1201" w:type="dxa"/>
          </w:tcPr>
          <w:p w:rsidR="004C1CCB" w:rsidRDefault="00E33E2E" w:rsidP="00E33E2E">
            <w:pPr>
              <w:pStyle w:val="squish"/>
              <w:jc w:val="center"/>
            </w:pPr>
            <w:r>
              <w:t>1.21</w:t>
            </w:r>
          </w:p>
        </w:tc>
        <w:tc>
          <w:tcPr>
            <w:tcW w:w="1126" w:type="dxa"/>
          </w:tcPr>
          <w:p w:rsidR="004C1CCB" w:rsidRDefault="00E33E2E" w:rsidP="00E33E2E">
            <w:pPr>
              <w:pStyle w:val="squish"/>
              <w:jc w:val="center"/>
            </w:pPr>
            <w:r>
              <w:t>1.32</w:t>
            </w:r>
          </w:p>
        </w:tc>
      </w:tr>
      <w:tr w:rsidR="004C1CCB" w:rsidTr="00E33E2E">
        <w:trPr>
          <w:jc w:val="center"/>
        </w:trPr>
        <w:tc>
          <w:tcPr>
            <w:tcW w:w="1055" w:type="dxa"/>
          </w:tcPr>
          <w:p w:rsidR="004C1CCB" w:rsidRDefault="004C1CCB" w:rsidP="00E33E2E">
            <w:pPr>
              <w:pStyle w:val="squish"/>
            </w:pPr>
            <w:r>
              <w:t>Girder 5</w:t>
            </w:r>
          </w:p>
        </w:tc>
        <w:tc>
          <w:tcPr>
            <w:tcW w:w="1201" w:type="dxa"/>
          </w:tcPr>
          <w:p w:rsidR="004C1CCB" w:rsidRDefault="004C1CCB" w:rsidP="00E33E2E">
            <w:pPr>
              <w:pStyle w:val="squish"/>
              <w:jc w:val="center"/>
            </w:pPr>
            <w:r>
              <w:t>1.86</w:t>
            </w:r>
          </w:p>
        </w:tc>
        <w:tc>
          <w:tcPr>
            <w:tcW w:w="1126" w:type="dxa"/>
          </w:tcPr>
          <w:p w:rsidR="004C1CCB" w:rsidRDefault="004C1CCB" w:rsidP="00E33E2E">
            <w:pPr>
              <w:pStyle w:val="squish"/>
              <w:jc w:val="center"/>
            </w:pPr>
            <w:r>
              <w:t>1.98</w:t>
            </w:r>
          </w:p>
        </w:tc>
        <w:tc>
          <w:tcPr>
            <w:tcW w:w="1201" w:type="dxa"/>
          </w:tcPr>
          <w:p w:rsidR="004C1CCB" w:rsidRDefault="00E33E2E" w:rsidP="00E33E2E">
            <w:pPr>
              <w:pStyle w:val="squish"/>
              <w:jc w:val="center"/>
            </w:pPr>
            <w:r>
              <w:t>1.41</w:t>
            </w:r>
          </w:p>
        </w:tc>
        <w:tc>
          <w:tcPr>
            <w:tcW w:w="1126" w:type="dxa"/>
          </w:tcPr>
          <w:p w:rsidR="004C1CCB" w:rsidRDefault="00E33E2E" w:rsidP="00E33E2E">
            <w:pPr>
              <w:pStyle w:val="squish"/>
              <w:jc w:val="center"/>
            </w:pPr>
            <w:r>
              <w:t>1.50</w:t>
            </w:r>
          </w:p>
        </w:tc>
      </w:tr>
    </w:tbl>
    <w:p w:rsidR="004C1CCB" w:rsidRDefault="004C1CCB" w:rsidP="000A28B8"/>
    <w:p w:rsidR="00166DBE" w:rsidRDefault="00166DBE" w:rsidP="000A28B8"/>
    <w:p w:rsidR="00770168" w:rsidRPr="00770168" w:rsidRDefault="00916750" w:rsidP="00770168">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w:t>
      </w:r>
      <w:r w:rsidR="006B797F">
        <w:t xml:space="preserve"> (material properties, element connectivity, etc.)</w:t>
      </w:r>
      <w:r>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3" w:name="_Toc536017951"/>
      <w:r>
        <w:t>Phase 3 Testing</w:t>
      </w:r>
      <w:bookmarkEnd w:id="13"/>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6220FB" w:rsidRDefault="009001A6" w:rsidP="009001A6">
      <w:pPr>
        <w:pStyle w:val="Heading4"/>
      </w:pPr>
      <w:r>
        <w:t>Instrumentation Plan</w:t>
      </w:r>
    </w:p>
    <w:p w:rsidR="005B3E1D" w:rsidRDefault="005B3E1D" w:rsidP="006B797F">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9001A6" w:rsidRDefault="00D272A4" w:rsidP="006B797F">
      <w:r>
        <w:t xml:space="preserve">A total of </w:t>
      </w:r>
      <w:r w:rsidR="00A16EAD">
        <w:t>36</w:t>
      </w:r>
      <w:r>
        <w:t xml:space="preserve"> accelerometers </w:t>
      </w:r>
      <w:r w:rsidR="009001A6">
        <w:t>(PCB Model 393A03)</w:t>
      </w:r>
      <w:r w:rsidR="009001A6">
        <w:t xml:space="preserve"> </w:t>
      </w:r>
      <w:r>
        <w:t xml:space="preserve">were installed on the bridge, distributed on spans 2, 3, 4, 7, and 8. </w:t>
      </w:r>
      <w:r w:rsidR="009001A6">
        <w:t xml:space="preserve">They were positioned, as shown in the following figures, in regions that experience the greatest deformation for the first several modes of vibration. </w:t>
      </w:r>
    </w:p>
    <w:p w:rsidR="009001A6" w:rsidRDefault="009001A6" w:rsidP="006B797F">
      <w:r w:rsidRPr="009001A6">
        <w:lastRenderedPageBreak/>
        <w:drawing>
          <wp:inline distT="0" distB="0" distL="0" distR="0" wp14:anchorId="05EFE0E8" wp14:editId="5E93E372">
            <wp:extent cx="4688277" cy="2743200"/>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61"/>
                    <a:stretch>
                      <a:fillRect/>
                    </a:stretch>
                  </pic:blipFill>
                  <pic:spPr>
                    <a:xfrm>
                      <a:off x="0" y="0"/>
                      <a:ext cx="4688277" cy="2743200"/>
                    </a:xfrm>
                    <a:prstGeom prst="rect">
                      <a:avLst/>
                    </a:prstGeom>
                  </pic:spPr>
                </pic:pic>
              </a:graphicData>
            </a:graphic>
          </wp:inline>
        </w:drawing>
      </w:r>
      <w:r>
        <w:t xml:space="preserve"> </w:t>
      </w:r>
    </w:p>
    <w:p w:rsidR="0032001F" w:rsidRDefault="0032001F" w:rsidP="0032001F">
      <w:pPr>
        <w:jc w:val="center"/>
      </w:pPr>
      <w:bookmarkStart w:id="14" w:name="_GoBack"/>
      <w:bookmarkEnd w:id="14"/>
    </w:p>
    <w:p w:rsidR="00D272A4" w:rsidRDefault="00D272A4" w:rsidP="006B797F">
      <w:r>
        <w:t xml:space="preserve">Another 4 accelerometers were attached to the corners of a dump truck bed so the “roll”, “pitch” and “bounce” of the main mass of the vehicle could be captured. </w:t>
      </w:r>
    </w:p>
    <w:p w:rsidR="00A16EAD" w:rsidRDefault="00A16EAD" w:rsidP="006B797F">
      <w:r w:rsidRPr="00A16EAD">
        <w:rPr>
          <w:noProof/>
        </w:rPr>
        <w:drawing>
          <wp:inline distT="0" distB="0" distL="0" distR="0" wp14:anchorId="6B0AC069" wp14:editId="168464AC">
            <wp:extent cx="2680886" cy="1371600"/>
            <wp:effectExtent l="0" t="0" r="571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62" cstate="print">
                      <a:extLst>
                        <a:ext uri="{BEBA8EAE-BF5A-486C-A8C5-ECC9F3942E4B}">
                          <a14:imgProps xmlns:a14="http://schemas.microsoft.com/office/drawing/2010/main">
                            <a14:imgLayer r:embed="rId63">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2680886" cy="1371600"/>
                    </a:xfrm>
                    <a:prstGeom prst="rect">
                      <a:avLst/>
                    </a:prstGeom>
                    <a:noFill/>
                    <a:ln>
                      <a:noFill/>
                    </a:ln>
                    <a:extLst/>
                  </pic:spPr>
                </pic:pic>
              </a:graphicData>
            </a:graphic>
          </wp:inline>
        </w:drawing>
      </w:r>
    </w:p>
    <w:p w:rsidR="009001A6" w:rsidRDefault="009001A6" w:rsidP="009001A6">
      <w:pPr>
        <w:pStyle w:val="Heading4"/>
      </w:pPr>
      <w:r>
        <w:t>Test Activities</w:t>
      </w:r>
    </w:p>
    <w:p w:rsidR="006B797F"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t xml:space="preserve">. Video cameras were placed at the beginning and end of the bridge, as well as at an elevated position near span 2. The test truck traversed the bridge 14 times. Vehicle speed and lane position were varied between runs but kept consistent throughout a single pass. Traffic conditions varied from free-flowing to heavily congested. </w:t>
      </w:r>
      <w:r w:rsidR="00155E45">
        <w:t xml:space="preserve">A full description of the sensor layouts and testing activities can be found in the appendix. </w:t>
      </w:r>
    </w:p>
    <w:p w:rsidR="00155E45" w:rsidRDefault="00155E45" w:rsidP="00155E45">
      <w:pPr>
        <w:pStyle w:val="Heading4"/>
      </w:pPr>
      <w:r>
        <w:lastRenderedPageBreak/>
        <w:t>Results &amp; Interpretation</w:t>
      </w:r>
    </w:p>
    <w:p w:rsidR="00A16EAD" w:rsidRDefault="00A16EAD" w:rsidP="00D275D4">
      <w:r>
        <w:t xml:space="preserve">Acceleration records for the bridge show that it was excited by the test truck.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64">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A16EAD">
      <w:r>
        <w:t>Spectral analysis of truck acceleration data on normal roadway shows the truck has a natural frequency of approximately 2.</w:t>
      </w:r>
      <w:r w:rsidR="003F4D97">
        <w:t>7</w:t>
      </w:r>
      <w:r>
        <w:t xml:space="preserve">Hz. High damping in the vehicle serves to broaden the natural </w:t>
      </w:r>
      <w:r>
        <w:lastRenderedPageBreak/>
        <w:t>frequency peak, preventing precise modal parameter identification but also providing a range of forcing frequency content that the truck would be vulnerable to.</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t>FE Simulation</w:t>
      </w:r>
    </w:p>
    <w:p w:rsidR="00CF14A4"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The geometry and material </w:t>
      </w:r>
      <w:r w:rsidR="00BE70E4">
        <w:t xml:space="preserve">properties were assigned to match those of the model that had already been validated. The chevron and x-framed diaphragms were reduced to 2D beam elements in the same plane as the deck with a stiffness assigned such that natural frequencies matched those of the previously validated model and experimental data. </w:t>
      </w:r>
    </w:p>
    <w:p w:rsidR="00A14F77" w:rsidRDefault="00EC58A2" w:rsidP="00EC58A2">
      <w:r>
        <w:lastRenderedPageBreak/>
        <w:t xml:space="preserve">This </w:t>
      </w:r>
      <w:r w:rsidR="00BE70E4">
        <w:t xml:space="preserve">two-span base </w:t>
      </w:r>
      <w:r>
        <w:t xml:space="preserve">model was </w:t>
      </w:r>
      <w:r w:rsidR="00BE70E4">
        <w:t xml:space="preserve">replicated </w:t>
      </w:r>
      <w:r>
        <w:t xml:space="preserve">to include all 11 spans of the bridge. </w:t>
      </w:r>
      <w:r w:rsidR="00A14F77">
        <w:t xml:space="preserve">The test truck was modeled as sprung mass. </w:t>
      </w:r>
      <w:r w:rsidR="00A14F77" w:rsidRPr="00A14F77">
        <w:t xml:space="preserve">Its mass was determined from the recorded weight of the dump truck and the suspension parameters (stiffness and damping) were assigned such that the sprung-mass natural frequency matched the measured frequency of the test vehicle “bounce”. </w:t>
      </w:r>
      <w:r w:rsidR="00A14F77">
        <w:t>Additional description of the modeling can be found in the appendix.</w:t>
      </w:r>
    </w:p>
    <w:p w:rsidR="00A14F77"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Details regarding the measurement of roadway profile are included in the appendix. </w:t>
      </w:r>
    </w:p>
    <w:p w:rsidR="00A14F77" w:rsidRDefault="00A14F77" w:rsidP="00EC58A2">
      <w:r>
        <w:t xml:space="preserve">Simulations of the testing scenarios were performed with the roadway profile included. A few parameters were unknown or known with poor accuracy and therefore were adjusted in the model until </w:t>
      </w:r>
      <w:r w:rsidR="00EB0A83">
        <w:t>its predictions</w:t>
      </w:r>
      <w:r>
        <w:t xml:space="preserve"> agreed with the experimental results. These parameters included vehicle speed and vehicle damping.</w:t>
      </w:r>
      <w:r w:rsidR="0003154C">
        <w:t xml:space="preserve"> The following plot compares experimental acceleration data to FE simulation. </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5" w:name="_Toc536017952"/>
      <w:r>
        <w:t xml:space="preserve">Test </w:t>
      </w:r>
      <w:r w:rsidR="00D275D4">
        <w:t>Conclusions</w:t>
      </w:r>
      <w:bookmarkEnd w:id="15"/>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lastRenderedPageBreak/>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6" w:name="_Toc536017953"/>
      <w:r>
        <w:t>Simulating VBI</w:t>
      </w:r>
      <w:bookmarkEnd w:id="16"/>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permitting a large number of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7" w:name="_Toc536017954"/>
      <w:r>
        <w:t>Bridge and vehicle decoupled</w:t>
      </w:r>
      <w:bookmarkEnd w:id="17"/>
    </w:p>
    <w:p w:rsidR="00C274C6" w:rsidRDefault="00C274C6" w:rsidP="00C274C6">
      <w:r>
        <w:t xml:space="preserve">In the interest of further understanding the degree to which the vehicle and bridge interact, the vehicle is analyzed separately from the bridge.  </w:t>
      </w:r>
      <w:r w:rsidR="00C55022">
        <w:t xml:space="preserve">The vehicle’s motion is simulated as it traverses the bridge deck profile. The contact force is calculated based on the vehicles motion. That contact force can then be applied to a bridge model to simulate bridge responses to the moving </w:t>
      </w:r>
      <w:r w:rsidR="00C55022">
        <w:lastRenderedPageBreak/>
        <w:t xml:space="preserve">vehicle. This method neglects bridge motion and therefore represents a completely rigid bridge. Therefore, this method’s accuracy will suffer with increased bridge flexibility and vehicle mass. </w:t>
      </w:r>
    </w:p>
    <w:p w:rsidR="00700FD6" w:rsidRDefault="007E7EAB" w:rsidP="00C274C6">
      <w:r>
        <w:t>The following plot compares coupled and uncouple models for vehicle contact force and bridge displacement.</w:t>
      </w:r>
      <w:r w:rsidR="00700FD6">
        <w:t xml:space="preserve"> </w:t>
      </w:r>
      <w:r w:rsidR="001C2928">
        <w:t>Due to FE software limitations the</w:t>
      </w:r>
      <w:r w:rsidR="00700FD6">
        <w:t xml:space="preserve"> simplified 2-degree of freedom model was used. </w:t>
      </w:r>
      <w:r w:rsidR="008B7CAE">
        <w:rPr>
          <w:noProof/>
        </w:rPr>
        <w:drawing>
          <wp:inline distT="0" distB="0" distL="0" distR="0" wp14:anchorId="5D32F07C" wp14:editId="0640ABDA">
            <wp:extent cx="5486400" cy="1950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86400" cy="1950720"/>
                    </a:xfrm>
                    <a:prstGeom prst="rect">
                      <a:avLst/>
                    </a:prstGeom>
                    <a:noFill/>
                    <a:ln>
                      <a:noFill/>
                    </a:ln>
                  </pic:spPr>
                </pic:pic>
              </a:graphicData>
            </a:graphic>
          </wp:inline>
        </w:drawing>
      </w:r>
    </w:p>
    <w:p w:rsidR="008B7CAE" w:rsidRPr="008B7CAE" w:rsidRDefault="008B7CAE" w:rsidP="00C274C6">
      <w:pPr>
        <w:rPr>
          <w:b/>
        </w:rPr>
      </w:pPr>
      <w:r w:rsidRPr="008B7CAE">
        <w:rPr>
          <w:b/>
        </w:rPr>
        <w:t xml:space="preserve">Redo above plot with case known to have high amplification. </w:t>
      </w:r>
    </w:p>
    <w:p w:rsidR="008B7CAE" w:rsidRDefault="008B7CAE" w:rsidP="00C274C6">
      <w:r>
        <w:t>Despite the simplicity of the model used to obtain the above results, it is still effective at modelling the exchange of energy of two systems. As can be seen…</w:t>
      </w:r>
    </w:p>
    <w:p w:rsidR="0004731A" w:rsidRDefault="00D275D4" w:rsidP="00C274C6">
      <w:pPr>
        <w:pStyle w:val="Heading3"/>
      </w:pPr>
      <w:bookmarkStart w:id="18" w:name="_Toc536017955"/>
      <w:r>
        <w:t>Mecha</w:t>
      </w:r>
      <w:r w:rsidR="00535CE5">
        <w:t>nisms and Influential Attributes</w:t>
      </w:r>
      <w:bookmarkEnd w:id="18"/>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w:t>
      </w:r>
      <w:r>
        <w:lastRenderedPageBreak/>
        <w:t xml:space="preserve">be described by its spatial frequency (cycles per unit distance) content. When a vehicle travels over a </w:t>
      </w:r>
      <w:r w:rsidR="00793162">
        <w:t xml:space="preserve">harmonic </w:t>
      </w:r>
      <w:r>
        <w:t xml:space="preserve">profile, the elevation change experience at the vehicle’s location </w:t>
      </w:r>
      <w:r w:rsidR="00793162">
        <w:t xml:space="preserve">is harmonic 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6F4F2E">
        <w:rPr>
          <w:b/>
        </w:rPr>
        <w:t xml:space="preserve">Several </w:t>
      </w:r>
      <w:r w:rsidR="006F4F2E" w:rsidRPr="006F4F2E">
        <w:rPr>
          <w:b/>
        </w:rPr>
        <w:t>simulations with a 3D FE model were performed for a sinusoidal profile with 30 foot wavelength and ½ in. amplitude.</w:t>
      </w:r>
      <w:r w:rsidR="006F4F2E">
        <w:t xml:space="preserve">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6F4F2E" w:rsidRDefault="006F4F2E" w:rsidP="001C2928">
      <w:r>
        <w:t xml:space="preserve">Additional simulation was performed with the simplified state-space model. Vehicle stiffness was varied to produce vehicle models with natural frequencies ranging from 1 to 5 Hz. Bridge stiffness was also varied to produce bridge </w:t>
      </w:r>
      <w:r w:rsidR="00EC5BDD">
        <w:t>models with natural frequencies of the same range. Simulations were performed at several vehicle speeds to produce forcing frequencies also between 1 and 5 Hz. The following plot summarizes the results of this parametric study.</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t xml:space="preserve">However even </w:t>
      </w:r>
      <w:r w:rsidR="007C0FDD">
        <w:t>a</w:t>
      </w:r>
      <w:r>
        <w:t xml:space="preserve"> harmonic profile cannot be entirely described by its frequency content. The distribution of phase angles for the different harmonic components have a large effect on the final form of the profile and how the vehicle-bridge system responds to that profile. The </w:t>
      </w:r>
      <w:r>
        <w:lastRenderedPageBreak/>
        <w:t xml:space="preserve">following plot compares bridge response for two profiles with identical frequency content but different phase angle distribution. </w:t>
      </w:r>
      <w:r w:rsidR="00900772">
        <w:t>Similarly, the position of the profile can make a large difference in vehicle and bridge response. Simulations were performed with a single profile whose position was varied by 10 feet.</w:t>
      </w:r>
    </w:p>
    <w:p w:rsidR="00793162" w:rsidRDefault="00EC5BDD" w:rsidP="001C2928">
      <w:r>
        <w:t>Furthermore, most real profile</w:t>
      </w:r>
      <w:r w:rsidR="007C0FDD">
        <w:t>s are not harmonic</w:t>
      </w:r>
      <w:r>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19" w:name="_Toc536017956"/>
      <w:r>
        <w:lastRenderedPageBreak/>
        <w:t>Part 2: Estimating Dynamic Amplification</w:t>
      </w:r>
      <w:bookmarkEnd w:id="19"/>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Look w:val="04A0" w:firstRow="1" w:lastRow="0" w:firstColumn="1" w:lastColumn="0" w:noHBand="0" w:noVBand="1"/>
      </w:tblPr>
      <w:tblGrid>
        <w:gridCol w:w="7938"/>
        <w:gridCol w:w="918"/>
      </w:tblGrid>
      <w:tr w:rsidR="00CB0CF3" w:rsidTr="00CB0CF3">
        <w:tc>
          <w:tcPr>
            <w:tcW w:w="7938" w:type="dxa"/>
            <w:vAlign w:val="center"/>
          </w:tcPr>
          <w:p w:rsidR="00CB0CF3" w:rsidRPr="00CB0CF3" w:rsidRDefault="00CB0CF3" w:rsidP="00CB0CF3">
            <w:pPr>
              <w:keepNext/>
              <w:jc w:val="cente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tc>
        <w:tc>
          <w:tcPr>
            <w:tcW w:w="918" w:type="dxa"/>
            <w:vAlign w:val="center"/>
          </w:tcPr>
          <w:p w:rsidR="00CB0CF3" w:rsidRPr="00CB0CF3" w:rsidRDefault="00CB0CF3"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00C274C6">
              <w:rPr>
                <w:noProof/>
              </w:rPr>
              <w:t>1</w:t>
            </w:r>
            <w:r w:rsidR="0078412B">
              <w:rPr>
                <w:noProof/>
              </w:rPr>
              <w:fldChar w:fldCharType="end"/>
            </w:r>
            <w:r>
              <w:t>)</w:t>
            </w:r>
          </w:p>
        </w:tc>
      </w:tr>
      <w:tr w:rsidR="00CB0CF3" w:rsidTr="00CB0CF3">
        <w:tc>
          <w:tcPr>
            <w:tcW w:w="7938" w:type="dxa"/>
            <w:vAlign w:val="center"/>
          </w:tcPr>
          <w:p w:rsidR="00CB0CF3" w:rsidRDefault="00CB0CF3" w:rsidP="00CB0CF3">
            <w:pPr>
              <w:keepNext/>
              <w:jc w:val="center"/>
              <w:rPr>
                <w:rFonts w:ascii="Calibri" w:eastAsia="Calibri" w:hAnsi="Calibri" w:cs="Times New Roman"/>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tc>
        <w:tc>
          <w:tcPr>
            <w:tcW w:w="918" w:type="dxa"/>
            <w:vAlign w:val="center"/>
          </w:tcPr>
          <w:p w:rsidR="00CB0CF3" w:rsidRPr="00CB0CF3" w:rsidRDefault="00CB0CF3" w:rsidP="00CB0CF3">
            <w:pPr>
              <w:jc w:val="right"/>
              <w:rPr>
                <w:rFonts w:ascii="Calibri" w:eastAsia="Calibri" w:hAnsi="Calibri" w:cs="Times New Roman"/>
                <w:sz w:val="24"/>
                <w:szCs w:val="24"/>
              </w:rPr>
            </w:pPr>
            <w:r>
              <w:rPr>
                <w:rFonts w:ascii="Calibri" w:eastAsia="Calibri" w:hAnsi="Calibri" w:cs="Times New Roman"/>
                <w:sz w:val="24"/>
                <w:szCs w:val="24"/>
              </w:rPr>
              <w:t>(</w:t>
            </w:r>
            <w:r w:rsidRPr="00CB0CF3">
              <w:rPr>
                <w:rFonts w:ascii="Calibri" w:eastAsia="Calibri" w:hAnsi="Calibri" w:cs="Times New Roman"/>
                <w:sz w:val="24"/>
                <w:szCs w:val="24"/>
              </w:rPr>
              <w:fldChar w:fldCharType="begin"/>
            </w:r>
            <w:r w:rsidRPr="00CB0CF3">
              <w:rPr>
                <w:rFonts w:ascii="Calibri" w:eastAsia="Calibri" w:hAnsi="Calibri" w:cs="Times New Roman"/>
                <w:sz w:val="24"/>
                <w:szCs w:val="24"/>
              </w:rPr>
              <w:instrText xml:space="preserve"> SEQ Equation \* ARABIC </w:instrText>
            </w:r>
            <w:r w:rsidRPr="00CB0CF3">
              <w:rPr>
                <w:rFonts w:ascii="Calibri" w:eastAsia="Calibri" w:hAnsi="Calibri" w:cs="Times New Roman"/>
                <w:sz w:val="24"/>
                <w:szCs w:val="24"/>
              </w:rPr>
              <w:fldChar w:fldCharType="separate"/>
            </w:r>
            <w:r w:rsidR="00C274C6">
              <w:rPr>
                <w:rFonts w:ascii="Calibri" w:eastAsia="Calibri" w:hAnsi="Calibri" w:cs="Times New Roman"/>
                <w:noProof/>
                <w:sz w:val="24"/>
                <w:szCs w:val="24"/>
              </w:rPr>
              <w:t>2</w:t>
            </w:r>
            <w:r w:rsidRPr="00CB0CF3">
              <w:rPr>
                <w:rFonts w:ascii="Calibri" w:eastAsia="Calibri" w:hAnsi="Calibri" w:cs="Times New Roman"/>
                <w:sz w:val="24"/>
                <w:szCs w:val="24"/>
              </w:rPr>
              <w:fldChar w:fldCharType="end"/>
            </w:r>
            <w:r>
              <w:rPr>
                <w:rFonts w:ascii="Calibri" w:eastAsia="Calibri" w:hAnsi="Calibri" w:cs="Times New Roman"/>
                <w:sz w:val="24"/>
                <w:szCs w:val="24"/>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Look w:val="04A0" w:firstRow="1" w:lastRow="0" w:firstColumn="1" w:lastColumn="0" w:noHBand="0" w:noVBand="1"/>
      </w:tblPr>
      <w:tblGrid>
        <w:gridCol w:w="7938"/>
        <w:gridCol w:w="918"/>
      </w:tblGrid>
      <w:tr w:rsidR="00CB0CF3" w:rsidTr="00C274C6">
        <w:tc>
          <w:tcPr>
            <w:tcW w:w="7938" w:type="dxa"/>
          </w:tcPr>
          <w:p w:rsidR="00CB0CF3" w:rsidRPr="00CB0CF3" w:rsidRDefault="00CB0CF3" w:rsidP="00C274C6">
            <w:pPr>
              <w:keepNext/>
              <w:jc w:val="center"/>
              <w:rPr>
                <w:rFonts w:ascii="Cambria Math" w:hAnsi="Cambria Math"/>
                <w:i/>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sidRPr="00CB0CF3">
              <w:rPr>
                <w:rFonts w:ascii="Cambria Math" w:hAnsi="Cambria Math"/>
                <w:i/>
              </w:rPr>
              <w:tab/>
              <w:t xml:space="preserve">   or   </w:t>
            </w:r>
            <m:oMath>
              <m:r>
                <w:rPr>
                  <w:rFonts w:ascii="Cambria Math" w:hAnsi="Cambria Math"/>
                </w:rPr>
                <m:t>LL=DAF*</m:t>
              </m:r>
              <m:sSub>
                <m:sSubPr>
                  <m:ctrlPr>
                    <w:rPr>
                      <w:rFonts w:ascii="Cambria Math" w:hAnsi="Cambria Math"/>
                      <w:i/>
                    </w:rPr>
                  </m:ctrlPr>
                </m:sSubPr>
                <m:e>
                  <m:r>
                    <w:rPr>
                      <w:rFonts w:ascii="Cambria Math" w:hAnsi="Cambria Math"/>
                    </w:rPr>
                    <m:t>R</m:t>
                  </m:r>
                </m:e>
                <m:sub>
                  <m:r>
                    <w:rPr>
                      <w:rFonts w:ascii="Cambria Math" w:hAnsi="Cambria Math"/>
                    </w:rPr>
                    <m:t>sta</m:t>
                  </m:r>
                </m:sub>
              </m:sSub>
            </m:oMath>
          </w:p>
        </w:tc>
        <w:tc>
          <w:tcPr>
            <w:tcW w:w="918" w:type="dxa"/>
            <w:vAlign w:val="center"/>
          </w:tcPr>
          <w:p w:rsidR="00CB0CF3" w:rsidRPr="00C274C6" w:rsidRDefault="00C274C6"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Pr="00C274C6">
              <w:rPr>
                <w:noProof/>
              </w:rPr>
              <w:t>3</w:t>
            </w:r>
            <w:r w:rsidR="0078412B">
              <w:rPr>
                <w:noProof/>
              </w:rPr>
              <w:fldChar w:fldCharType="end"/>
            </w:r>
            <w:r>
              <w:t>)</w:t>
            </w:r>
          </w:p>
        </w:tc>
      </w:tr>
    </w:tbl>
    <w:p w:rsidR="0000711F" w:rsidRDefault="0000711F" w:rsidP="0000711F">
      <w:pPr>
        <w:rPr>
          <w:rFonts w:eastAsiaTheme="minorEastAsia"/>
        </w:rPr>
      </w:pPr>
    </w:p>
    <w:p w:rsidR="0000711F" w:rsidRDefault="0000711F" w:rsidP="0000711F">
      <w:pPr>
        <w:jc w:val="center"/>
        <w:rPr>
          <w:rFonts w:eastAsiaTheme="minorEastAsia"/>
        </w:rPr>
      </w:pPr>
    </w:p>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D32B2C" w:rsidRPr="00D32B2C" w:rsidRDefault="0000711F" w:rsidP="00D32B2C">
      <w:r>
        <w:rPr>
          <w:rFonts w:eastAsiaTheme="minorEastAsia"/>
        </w:rPr>
        <w:t xml:space="preserve">In this paper the dynamic amplification factor will be expressed in terms of </w:t>
      </w:r>
      <w:r w:rsidRPr="0000711F">
        <w:rPr>
          <w:rFonts w:eastAsiaTheme="minorEastAsia"/>
          <w:b/>
        </w:rPr>
        <w:t>Equation 1</w:t>
      </w:r>
      <w:r>
        <w:rPr>
          <w:rFonts w:eastAsiaTheme="minorEastAsia"/>
        </w:rPr>
        <w:t xml:space="preserve">. The responses used in computing the factor may be any structural response, experimentally recorded or obtained though analysis. Experimentally determined amplification factors often use either strain or displacement. Amplification factors determined with displacement will be greater than those determined from strain (or stress or moment) due to the distribution of load from the mass loading that is ignored in static analysis. A computational proof of this is provided in the appendix. Therefore, experimentally determined displacement amplification factors will be a more conservative measure of dynamic amplification, but strain amplification factors </w:t>
      </w:r>
      <w:r>
        <w:rPr>
          <w:rFonts w:eastAsiaTheme="minorEastAsia"/>
        </w:rPr>
        <w:lastRenderedPageBreak/>
        <w:t xml:space="preserve">remain adequate as strain responses more directly measure the stress experienced by the bridge. </w:t>
      </w:r>
    </w:p>
    <w:p w:rsidR="00535CE5" w:rsidRDefault="00535CE5" w:rsidP="00535CE5">
      <w:pPr>
        <w:pStyle w:val="Heading2"/>
      </w:pPr>
      <w:bookmarkStart w:id="20" w:name="_Toc536017957"/>
      <w:r>
        <w:t>Visualizing the Problem</w:t>
      </w:r>
      <w:bookmarkEnd w:id="20"/>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1" w:name="_Toc536017958"/>
      <w:r>
        <w:lastRenderedPageBreak/>
        <w:t>In-Situ Measurement</w:t>
      </w:r>
      <w:bookmarkEnd w:id="21"/>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bookmarkStart w:id="22" w:name="_Toc536017959"/>
      <w:r>
        <w:t>Operational Monitoring</w:t>
      </w:r>
      <w:bookmarkEnd w:id="22"/>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lastRenderedPageBreak/>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bookmarkStart w:id="23" w:name="_Toc536017960"/>
      <w:r>
        <w:t>Load Testing</w:t>
      </w:r>
      <w:bookmarkEnd w:id="23"/>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lastRenderedPageBreak/>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bookmarkStart w:id="24" w:name="_Toc536017961"/>
      <w:r>
        <w:t>Profile Measurement</w:t>
      </w:r>
      <w:bookmarkEnd w:id="24"/>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perfectly adequate profile measurements. </w:t>
      </w:r>
    </w:p>
    <w:p w:rsidR="00FE4790" w:rsidRDefault="00FE4790" w:rsidP="00FE4790">
      <w:pPr>
        <w:pStyle w:val="Heading2"/>
      </w:pPr>
      <w:bookmarkStart w:id="25" w:name="_Toc536017962"/>
      <w:r>
        <w:t>Finite Element Analysis</w:t>
      </w:r>
      <w:bookmarkEnd w:id="25"/>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w:t>
      </w:r>
      <w:r w:rsidR="003D487C">
        <w:lastRenderedPageBreak/>
        <w:t>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responses that were recorded during operational monitoring to those predicted by 3D FE simulation. </w:t>
      </w:r>
    </w:p>
    <w:p w:rsidR="00FE4790" w:rsidRDefault="00FE4790" w:rsidP="00FE4790">
      <w:pPr>
        <w:pStyle w:val="Heading2"/>
      </w:pPr>
      <w:bookmarkStart w:id="26" w:name="_Toc536017963"/>
      <w:r>
        <w:lastRenderedPageBreak/>
        <w:t>2D Condensation &amp; State-Space</w:t>
      </w:r>
      <w:bookmarkEnd w:id="26"/>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27" w:name="_Toc536017964"/>
      <w:r>
        <w:t>Description</w:t>
      </w:r>
      <w:bookmarkEnd w:id="27"/>
    </w:p>
    <w:p w:rsidR="003F1CBD" w:rsidRDefault="006D2AEE" w:rsidP="00967B9D">
      <w:r>
        <w:t xml:space="preserve">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4662055" cy="2069534"/>
                    </a:xfrm>
                    <a:prstGeom prst="rect">
                      <a:avLst/>
                    </a:prstGeom>
                  </pic:spPr>
                </pic:pic>
              </a:graphicData>
            </a:graphic>
          </wp:inline>
        </w:drawing>
      </w:r>
    </w:p>
    <w:p w:rsidR="00A31AAB" w:rsidRDefault="00A31AAB" w:rsidP="00967B9D">
      <w:r>
        <w:lastRenderedPageBreak/>
        <w:t>Models were developed for singles-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bookmarkStart w:id="28" w:name="_Toc536017965"/>
      <w:r>
        <w:t>Implementation</w:t>
      </w:r>
      <w:bookmarkEnd w:id="28"/>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w:t>
      </w:r>
      <w:r>
        <w:rPr>
          <w:rFonts w:eastAsiaTheme="minorEastAsia"/>
        </w:rPr>
        <w:lastRenderedPageBreak/>
        <w:t xml:space="preserve">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29" w:name="_Toc536017966"/>
      <w:r>
        <w:rPr>
          <w:rFonts w:eastAsiaTheme="minorEastAsia"/>
        </w:rPr>
        <w:t>Validation and Performance Assessment</w:t>
      </w:r>
      <w:bookmarkEnd w:id="29"/>
    </w:p>
    <w:p w:rsidR="00391015" w:rsidRDefault="00C24BD9" w:rsidP="00391015">
      <w:r>
        <w:t xml:space="preserve">The models previously described were implemented in MATLAB. The models were error screened by first comparing output to FE models of corresponding beams. </w:t>
      </w:r>
      <w:r w:rsidR="00BB19CD">
        <w:t xml:space="preserve">Some error was expected (and observed) because the state-space models are still an approximate </w:t>
      </w:r>
      <w:r w:rsidR="00BB19CD">
        <w:lastRenderedPageBreak/>
        <w:t>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assigned 20%. Further description of modeling decisions and parameters are provided in the appendix. </w:t>
      </w:r>
    </w:p>
    <w:p w:rsidR="00882542" w:rsidRDefault="00882542" w:rsidP="00391015">
      <w:r>
        <w:lastRenderedPageBreak/>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FE4790" w:rsidRDefault="00FE4790" w:rsidP="00FE4790">
      <w:pPr>
        <w:pStyle w:val="Heading2"/>
      </w:pPr>
      <w:bookmarkStart w:id="30" w:name="_Toc536017967"/>
      <w:r>
        <w:t>IRI &amp; Other Vehicle-Only Models</w:t>
      </w:r>
      <w:bookmarkEnd w:id="30"/>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5A3C9A" w:rsidRDefault="005A3C9A" w:rsidP="00864BCE">
      <w:r>
        <w:lastRenderedPageBreak/>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bookmarkStart w:id="31" w:name="_Toc536017968"/>
      <w:r>
        <w:lastRenderedPageBreak/>
        <w:t>Summary</w:t>
      </w:r>
      <w:bookmarkEnd w:id="31"/>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32" w:name="_Toc536017969"/>
      <w:r>
        <w:t xml:space="preserve">Part 3: Applications </w:t>
      </w:r>
      <w:r w:rsidR="00391015">
        <w:t>in Vehicle-Bridge Interaction</w:t>
      </w:r>
      <w:bookmarkEnd w:id="32"/>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33" w:name="_Toc536017970"/>
      <w:r>
        <w:t>Remediation</w:t>
      </w:r>
      <w:r w:rsidR="000C649C">
        <w:t xml:space="preserve"> and Smoothness Criteria</w:t>
      </w:r>
      <w:bookmarkEnd w:id="33"/>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lastRenderedPageBreak/>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34" w:name="_Toc536017971"/>
      <w:r>
        <w:t>Vehicle Configurations</w:t>
      </w:r>
      <w:bookmarkEnd w:id="34"/>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35" w:name="_Toc536017972"/>
      <w:r>
        <w:lastRenderedPageBreak/>
        <w:t>Traffic</w:t>
      </w:r>
      <w:bookmarkEnd w:id="35"/>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36" w:name="_Toc536017973"/>
      <w:r>
        <w:t>Truck Trains</w:t>
      </w:r>
      <w:bookmarkEnd w:id="36"/>
    </w:p>
    <w:p w:rsidR="009C6572" w:rsidRPr="009C6572" w:rsidRDefault="009C6572" w:rsidP="009C6572">
      <w:pPr>
        <w:pStyle w:val="Heading3"/>
      </w:pPr>
      <w:bookmarkStart w:id="37" w:name="_Toc536017974"/>
      <w:r>
        <w:t>Future Work</w:t>
      </w:r>
      <w:bookmarkEnd w:id="37"/>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33ACB" w:rsidRDefault="00233ACB" w:rsidP="004C7F36">
      <w:pPr>
        <w:spacing w:before="0" w:line="240" w:lineRule="auto"/>
      </w:pPr>
      <w:r>
        <w:separator/>
      </w:r>
    </w:p>
  </w:endnote>
  <w:endnote w:type="continuationSeparator" w:id="0">
    <w:p w:rsidR="00233ACB" w:rsidRDefault="00233ACB"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45DF" w:rsidRDefault="00C045DF">
    <w:pPr>
      <w:pStyle w:val="Footer"/>
      <w:jc w:val="right"/>
    </w:pPr>
  </w:p>
  <w:p w:rsidR="00C045DF" w:rsidRDefault="00C04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33ACB" w:rsidRDefault="00233ACB" w:rsidP="004C7F36">
      <w:pPr>
        <w:spacing w:before="0" w:line="240" w:lineRule="auto"/>
      </w:pPr>
      <w:r>
        <w:separator/>
      </w:r>
    </w:p>
  </w:footnote>
  <w:footnote w:type="continuationSeparator" w:id="0">
    <w:p w:rsidR="00233ACB" w:rsidRDefault="00233ACB"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C045DF" w:rsidRDefault="00C045DF">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C045DF" w:rsidRDefault="00C045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5"/>
  </w:num>
  <w:num w:numId="5">
    <w:abstractNumId w:val="3"/>
  </w:num>
  <w:num w:numId="6">
    <w:abstractNumId w:val="6"/>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62078"/>
    <w:rsid w:val="000762E9"/>
    <w:rsid w:val="00080E65"/>
    <w:rsid w:val="000900B9"/>
    <w:rsid w:val="00094060"/>
    <w:rsid w:val="000A28B8"/>
    <w:rsid w:val="000A53E2"/>
    <w:rsid w:val="000A6FFF"/>
    <w:rsid w:val="000B0AB5"/>
    <w:rsid w:val="000C649C"/>
    <w:rsid w:val="000D3AB0"/>
    <w:rsid w:val="000D4B72"/>
    <w:rsid w:val="000D7FCE"/>
    <w:rsid w:val="000E334A"/>
    <w:rsid w:val="000F6CE4"/>
    <w:rsid w:val="001012A8"/>
    <w:rsid w:val="001076AD"/>
    <w:rsid w:val="00110E0E"/>
    <w:rsid w:val="00121D48"/>
    <w:rsid w:val="00155E45"/>
    <w:rsid w:val="0016108C"/>
    <w:rsid w:val="00166DBE"/>
    <w:rsid w:val="00170A6F"/>
    <w:rsid w:val="00171EB0"/>
    <w:rsid w:val="00182439"/>
    <w:rsid w:val="00183813"/>
    <w:rsid w:val="001958A7"/>
    <w:rsid w:val="001C2928"/>
    <w:rsid w:val="001C4A01"/>
    <w:rsid w:val="001D649C"/>
    <w:rsid w:val="001D67B1"/>
    <w:rsid w:val="001E51B5"/>
    <w:rsid w:val="001F5A19"/>
    <w:rsid w:val="00204F71"/>
    <w:rsid w:val="002202D6"/>
    <w:rsid w:val="00233ACB"/>
    <w:rsid w:val="00235597"/>
    <w:rsid w:val="00241D2A"/>
    <w:rsid w:val="00246EFB"/>
    <w:rsid w:val="00266CAE"/>
    <w:rsid w:val="00282282"/>
    <w:rsid w:val="002B07C3"/>
    <w:rsid w:val="002B361B"/>
    <w:rsid w:val="002B4B3F"/>
    <w:rsid w:val="002C496C"/>
    <w:rsid w:val="002D3414"/>
    <w:rsid w:val="002E3D38"/>
    <w:rsid w:val="002E71DE"/>
    <w:rsid w:val="00306CE6"/>
    <w:rsid w:val="0032001F"/>
    <w:rsid w:val="00345155"/>
    <w:rsid w:val="00356385"/>
    <w:rsid w:val="00361C42"/>
    <w:rsid w:val="00370CB2"/>
    <w:rsid w:val="0037603E"/>
    <w:rsid w:val="00386F51"/>
    <w:rsid w:val="00391015"/>
    <w:rsid w:val="003B1BB6"/>
    <w:rsid w:val="003D22E1"/>
    <w:rsid w:val="003D3FEB"/>
    <w:rsid w:val="003D487C"/>
    <w:rsid w:val="003D6964"/>
    <w:rsid w:val="003F1CBD"/>
    <w:rsid w:val="003F1DF5"/>
    <w:rsid w:val="003F4D97"/>
    <w:rsid w:val="00401DCD"/>
    <w:rsid w:val="0044423C"/>
    <w:rsid w:val="00461EB8"/>
    <w:rsid w:val="00467B3D"/>
    <w:rsid w:val="00471215"/>
    <w:rsid w:val="0047551C"/>
    <w:rsid w:val="0048509D"/>
    <w:rsid w:val="00496B8E"/>
    <w:rsid w:val="004C1CCB"/>
    <w:rsid w:val="004C7F36"/>
    <w:rsid w:val="004D5514"/>
    <w:rsid w:val="005116D6"/>
    <w:rsid w:val="00516973"/>
    <w:rsid w:val="005172D1"/>
    <w:rsid w:val="00524D63"/>
    <w:rsid w:val="00527673"/>
    <w:rsid w:val="00532AF1"/>
    <w:rsid w:val="00535CE5"/>
    <w:rsid w:val="00540758"/>
    <w:rsid w:val="00550D12"/>
    <w:rsid w:val="00554068"/>
    <w:rsid w:val="0055459B"/>
    <w:rsid w:val="005604F5"/>
    <w:rsid w:val="00563D23"/>
    <w:rsid w:val="00587BDB"/>
    <w:rsid w:val="00594561"/>
    <w:rsid w:val="005968D6"/>
    <w:rsid w:val="005A3C9A"/>
    <w:rsid w:val="005B3E1D"/>
    <w:rsid w:val="005C4DA1"/>
    <w:rsid w:val="005D220A"/>
    <w:rsid w:val="005D275C"/>
    <w:rsid w:val="005D48E6"/>
    <w:rsid w:val="005D609C"/>
    <w:rsid w:val="005F38DD"/>
    <w:rsid w:val="00607728"/>
    <w:rsid w:val="00614E65"/>
    <w:rsid w:val="006220FB"/>
    <w:rsid w:val="006360FD"/>
    <w:rsid w:val="00641A32"/>
    <w:rsid w:val="00663571"/>
    <w:rsid w:val="00665167"/>
    <w:rsid w:val="00670995"/>
    <w:rsid w:val="00680431"/>
    <w:rsid w:val="006B797F"/>
    <w:rsid w:val="006C0FDB"/>
    <w:rsid w:val="006D2AEE"/>
    <w:rsid w:val="006E73FA"/>
    <w:rsid w:val="006F4F2E"/>
    <w:rsid w:val="00700FD6"/>
    <w:rsid w:val="0070381E"/>
    <w:rsid w:val="007143C4"/>
    <w:rsid w:val="007207D0"/>
    <w:rsid w:val="00770168"/>
    <w:rsid w:val="0078412B"/>
    <w:rsid w:val="00784EC2"/>
    <w:rsid w:val="00793162"/>
    <w:rsid w:val="007B048D"/>
    <w:rsid w:val="007B4150"/>
    <w:rsid w:val="007C0FDD"/>
    <w:rsid w:val="007C4F48"/>
    <w:rsid w:val="007D40B4"/>
    <w:rsid w:val="007D4F85"/>
    <w:rsid w:val="007E7EAB"/>
    <w:rsid w:val="007F5F82"/>
    <w:rsid w:val="00800104"/>
    <w:rsid w:val="00802AB2"/>
    <w:rsid w:val="00832FCD"/>
    <w:rsid w:val="008515DA"/>
    <w:rsid w:val="00864BCE"/>
    <w:rsid w:val="00880CB6"/>
    <w:rsid w:val="00882542"/>
    <w:rsid w:val="00895689"/>
    <w:rsid w:val="008A062F"/>
    <w:rsid w:val="008B7CAE"/>
    <w:rsid w:val="008C78FF"/>
    <w:rsid w:val="008C798D"/>
    <w:rsid w:val="008D03E8"/>
    <w:rsid w:val="008D5D73"/>
    <w:rsid w:val="008D6367"/>
    <w:rsid w:val="009001A6"/>
    <w:rsid w:val="00900772"/>
    <w:rsid w:val="00916750"/>
    <w:rsid w:val="00924885"/>
    <w:rsid w:val="0093101C"/>
    <w:rsid w:val="009334C6"/>
    <w:rsid w:val="009351C2"/>
    <w:rsid w:val="00952175"/>
    <w:rsid w:val="00967B9D"/>
    <w:rsid w:val="00984F63"/>
    <w:rsid w:val="009A0015"/>
    <w:rsid w:val="009A3F94"/>
    <w:rsid w:val="009B20B7"/>
    <w:rsid w:val="009B3923"/>
    <w:rsid w:val="009B4D90"/>
    <w:rsid w:val="009B78B3"/>
    <w:rsid w:val="009C6572"/>
    <w:rsid w:val="009C73C9"/>
    <w:rsid w:val="009D6794"/>
    <w:rsid w:val="009D6F41"/>
    <w:rsid w:val="009F510F"/>
    <w:rsid w:val="00A132B6"/>
    <w:rsid w:val="00A14F77"/>
    <w:rsid w:val="00A16B90"/>
    <w:rsid w:val="00A16EAD"/>
    <w:rsid w:val="00A30903"/>
    <w:rsid w:val="00A31AAB"/>
    <w:rsid w:val="00A379F4"/>
    <w:rsid w:val="00A45417"/>
    <w:rsid w:val="00A50C55"/>
    <w:rsid w:val="00A60A6A"/>
    <w:rsid w:val="00A6570A"/>
    <w:rsid w:val="00A96B6C"/>
    <w:rsid w:val="00AC535D"/>
    <w:rsid w:val="00AE07AA"/>
    <w:rsid w:val="00AE2838"/>
    <w:rsid w:val="00B132EE"/>
    <w:rsid w:val="00B14A85"/>
    <w:rsid w:val="00B17AC0"/>
    <w:rsid w:val="00B25396"/>
    <w:rsid w:val="00B35392"/>
    <w:rsid w:val="00B642C0"/>
    <w:rsid w:val="00B64DB8"/>
    <w:rsid w:val="00B65CFD"/>
    <w:rsid w:val="00B702F7"/>
    <w:rsid w:val="00B76B18"/>
    <w:rsid w:val="00B93A95"/>
    <w:rsid w:val="00BB19CD"/>
    <w:rsid w:val="00BC7606"/>
    <w:rsid w:val="00BD6DA2"/>
    <w:rsid w:val="00BE70E4"/>
    <w:rsid w:val="00BF1DF6"/>
    <w:rsid w:val="00BF4640"/>
    <w:rsid w:val="00C045DF"/>
    <w:rsid w:val="00C22A75"/>
    <w:rsid w:val="00C24BD9"/>
    <w:rsid w:val="00C274C6"/>
    <w:rsid w:val="00C55022"/>
    <w:rsid w:val="00C62BD1"/>
    <w:rsid w:val="00C7491E"/>
    <w:rsid w:val="00C82098"/>
    <w:rsid w:val="00C92061"/>
    <w:rsid w:val="00CA1B24"/>
    <w:rsid w:val="00CB0CF3"/>
    <w:rsid w:val="00CC0067"/>
    <w:rsid w:val="00CD3ED8"/>
    <w:rsid w:val="00CE0102"/>
    <w:rsid w:val="00CF14A4"/>
    <w:rsid w:val="00D02BF2"/>
    <w:rsid w:val="00D072EC"/>
    <w:rsid w:val="00D272A4"/>
    <w:rsid w:val="00D275D4"/>
    <w:rsid w:val="00D278DE"/>
    <w:rsid w:val="00D328AB"/>
    <w:rsid w:val="00D32B2C"/>
    <w:rsid w:val="00D353C7"/>
    <w:rsid w:val="00D421AD"/>
    <w:rsid w:val="00D667A7"/>
    <w:rsid w:val="00D70D8F"/>
    <w:rsid w:val="00D86F55"/>
    <w:rsid w:val="00D91A30"/>
    <w:rsid w:val="00DF4811"/>
    <w:rsid w:val="00E077D1"/>
    <w:rsid w:val="00E26DF5"/>
    <w:rsid w:val="00E33E2E"/>
    <w:rsid w:val="00E41109"/>
    <w:rsid w:val="00E42662"/>
    <w:rsid w:val="00E70A02"/>
    <w:rsid w:val="00EA059A"/>
    <w:rsid w:val="00EB0A83"/>
    <w:rsid w:val="00EB1DBC"/>
    <w:rsid w:val="00EC58A2"/>
    <w:rsid w:val="00EC5BDD"/>
    <w:rsid w:val="00EC77AC"/>
    <w:rsid w:val="00ED1DB4"/>
    <w:rsid w:val="00ED3428"/>
    <w:rsid w:val="00EE180E"/>
    <w:rsid w:val="00EE339C"/>
    <w:rsid w:val="00EE5E87"/>
    <w:rsid w:val="00EF6BE0"/>
    <w:rsid w:val="00F20819"/>
    <w:rsid w:val="00F20E06"/>
    <w:rsid w:val="00F26D9C"/>
    <w:rsid w:val="00F348DF"/>
    <w:rsid w:val="00F37CCA"/>
    <w:rsid w:val="00F42C1F"/>
    <w:rsid w:val="00F478B0"/>
    <w:rsid w:val="00F556D4"/>
    <w:rsid w:val="00F56BA1"/>
    <w:rsid w:val="00F60772"/>
    <w:rsid w:val="00F8034A"/>
    <w:rsid w:val="00F808A6"/>
    <w:rsid w:val="00F83410"/>
    <w:rsid w:val="00F9176B"/>
    <w:rsid w:val="00F91B17"/>
    <w:rsid w:val="00F92BD0"/>
    <w:rsid w:val="00FA2211"/>
    <w:rsid w:val="00FB333E"/>
    <w:rsid w:val="00FB3CE8"/>
    <w:rsid w:val="00FB6DF6"/>
    <w:rsid w:val="00FD0615"/>
    <w:rsid w:val="00FD39EB"/>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9DDEF"/>
  <w15:docId w15:val="{B770FB1E-EAA6-4D2B-AF4F-78814A46D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C274C6"/>
    <w:pPr>
      <w:jc w:val="right"/>
    </w:pPr>
    <w:rPr>
      <w:b w:val="0"/>
      <w:sz w:val="24"/>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C274C6"/>
    <w:rPr>
      <w:b w:val="0"/>
      <w:bCs/>
      <w:sz w:val="24"/>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chart" Target="charts/chart3.xml"/><Relationship Id="rId42" Type="http://schemas.openxmlformats.org/officeDocument/2006/relationships/image" Target="media/image25.emf"/><Relationship Id="rId47" Type="http://schemas.openxmlformats.org/officeDocument/2006/relationships/image" Target="media/image29.emf"/><Relationship Id="rId63" Type="http://schemas.microsoft.com/office/2007/relationships/hdphoto" Target="media/hdphoto1.wdp"/><Relationship Id="rId68"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2.png"/><Relationship Id="rId11" Type="http://schemas.openxmlformats.org/officeDocument/2006/relationships/image" Target="media/image1.jpg"/><Relationship Id="rId24" Type="http://schemas.openxmlformats.org/officeDocument/2006/relationships/chart" Target="charts/chart6.xml"/><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png"/><Relationship Id="rId45" Type="http://schemas.openxmlformats.org/officeDocument/2006/relationships/image" Target="media/image27.emf"/><Relationship Id="rId53" Type="http://schemas.openxmlformats.org/officeDocument/2006/relationships/image" Target="media/image35.png"/><Relationship Id="rId58" Type="http://schemas.openxmlformats.org/officeDocument/2006/relationships/image" Target="media/image40.JPG"/><Relationship Id="rId66"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chart" Target="charts/chart4.xml"/><Relationship Id="rId27" Type="http://schemas.openxmlformats.org/officeDocument/2006/relationships/image" Target="media/image10.png"/><Relationship Id="rId30" Type="http://schemas.openxmlformats.org/officeDocument/2006/relationships/image" Target="media/image13.emf"/><Relationship Id="rId35" Type="http://schemas.openxmlformats.org/officeDocument/2006/relationships/image" Target="media/image18.png"/><Relationship Id="rId43" Type="http://schemas.openxmlformats.org/officeDocument/2006/relationships/chart" Target="charts/chart8.xml"/><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5.png"/><Relationship Id="rId69" Type="http://schemas.openxmlformats.org/officeDocument/2006/relationships/chart" Target="charts/chart9.xml"/><Relationship Id="rId8" Type="http://schemas.openxmlformats.org/officeDocument/2006/relationships/header" Target="header1.xml"/><Relationship Id="rId51" Type="http://schemas.openxmlformats.org/officeDocument/2006/relationships/image" Target="media/image33.jp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7.xml"/><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8.emf"/><Relationship Id="rId20" Type="http://schemas.openxmlformats.org/officeDocument/2006/relationships/chart" Target="charts/chart2.xml"/><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JPG"/><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2.JPG"/><Relationship Id="rId65"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jpe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E94BC3C-03EB-4F12-83D2-615B2EED8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4</TotalTime>
  <Pages>59</Pages>
  <Words>10850</Words>
  <Characters>61845</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72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28</cp:revision>
  <dcterms:created xsi:type="dcterms:W3CDTF">2018-12-18T20:31:00Z</dcterms:created>
  <dcterms:modified xsi:type="dcterms:W3CDTF">2019-02-0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